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04997" w:rsidRPr="00842CC6" w:rsidRDefault="00404997" w:rsidP="00404997">
      <w:pPr>
        <w:spacing w:line="360" w:lineRule="auto"/>
        <w:rPr>
          <w:rFonts w:cs="Arial"/>
          <w:b/>
          <w:sz w:val="22"/>
          <w:szCs w:val="22"/>
          <w:lang w:val="en-US"/>
        </w:rPr>
      </w:pPr>
      <w:r w:rsidRPr="00842CC6">
        <w:rPr>
          <w:rFonts w:cs="Arial"/>
          <w:b/>
          <w:sz w:val="22"/>
          <w:szCs w:val="22"/>
          <w:lang w:val="en-US"/>
        </w:rPr>
        <w:t xml:space="preserve">Table </w:t>
      </w:r>
      <w:r>
        <w:rPr>
          <w:rFonts w:cs="Arial"/>
          <w:b/>
          <w:sz w:val="22"/>
          <w:szCs w:val="22"/>
          <w:lang w:val="en-US"/>
        </w:rPr>
        <w:t>S</w:t>
      </w:r>
      <w:r w:rsidRPr="00842CC6">
        <w:rPr>
          <w:rFonts w:cs="Arial"/>
          <w:b/>
          <w:sz w:val="22"/>
          <w:szCs w:val="22"/>
          <w:lang w:val="en-US"/>
        </w:rPr>
        <w:t>5. Significant running/training-related risk factors for running injuries</w:t>
      </w:r>
    </w:p>
    <w:tbl>
      <w:tblPr>
        <w:tblW w:w="12763" w:type="dxa"/>
        <w:tblLook w:val="04A0" w:firstRow="1" w:lastRow="0" w:firstColumn="1" w:lastColumn="0" w:noHBand="0" w:noVBand="1"/>
      </w:tblPr>
      <w:tblGrid>
        <w:gridCol w:w="1906"/>
        <w:gridCol w:w="563"/>
        <w:gridCol w:w="2600"/>
        <w:gridCol w:w="1684"/>
        <w:gridCol w:w="3716"/>
        <w:gridCol w:w="2294"/>
      </w:tblGrid>
      <w:tr w:rsidR="00404997" w:rsidRPr="0078570D" w:rsidTr="009D0044">
        <w:tc>
          <w:tcPr>
            <w:tcW w:w="1906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2E30BF" w:rsidRDefault="00404997" w:rsidP="009D0044">
            <w:pPr>
              <w:spacing w:before="120" w:after="120" w:line="360" w:lineRule="auto"/>
              <w:rPr>
                <w:rFonts w:cs="Arial"/>
                <w:b/>
                <w:sz w:val="16"/>
                <w:szCs w:val="16"/>
                <w:lang w:val="en-US"/>
              </w:rPr>
            </w:pPr>
            <w:r w:rsidRPr="002E30BF">
              <w:rPr>
                <w:rFonts w:cs="Arial"/>
                <w:b/>
                <w:sz w:val="16"/>
                <w:szCs w:val="16"/>
                <w:lang w:val="en-US"/>
              </w:rPr>
              <w:t>Independent variable</w:t>
            </w:r>
          </w:p>
        </w:tc>
        <w:tc>
          <w:tcPr>
            <w:tcW w:w="563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2E30BF" w:rsidRDefault="00404997" w:rsidP="009D0044">
            <w:pPr>
              <w:spacing w:before="120" w:after="120" w:line="360" w:lineRule="auto"/>
              <w:rPr>
                <w:rFonts w:cs="Arial"/>
                <w:b/>
                <w:sz w:val="16"/>
                <w:szCs w:val="16"/>
                <w:lang w:val="en-US"/>
              </w:rPr>
            </w:pPr>
            <w:r w:rsidRPr="002E30BF">
              <w:rPr>
                <w:rFonts w:cs="Arial"/>
                <w:b/>
                <w:sz w:val="16"/>
                <w:szCs w:val="16"/>
                <w:lang w:val="en-US"/>
              </w:rPr>
              <w:t>MQ</w:t>
            </w:r>
          </w:p>
        </w:tc>
        <w:tc>
          <w:tcPr>
            <w:tcW w:w="2600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2E30BF" w:rsidRDefault="00404997" w:rsidP="009D0044">
            <w:pPr>
              <w:spacing w:before="120" w:after="120" w:line="360" w:lineRule="auto"/>
              <w:rPr>
                <w:rFonts w:cs="Arial"/>
                <w:b/>
                <w:sz w:val="16"/>
                <w:szCs w:val="16"/>
                <w:lang w:val="en-US"/>
              </w:rPr>
            </w:pPr>
            <w:r w:rsidRPr="002E30BF">
              <w:rPr>
                <w:rFonts w:cs="Arial"/>
                <w:b/>
                <w:sz w:val="16"/>
                <w:szCs w:val="16"/>
                <w:lang w:val="en-US"/>
              </w:rPr>
              <w:t xml:space="preserve">Author </w:t>
            </w:r>
          </w:p>
        </w:tc>
        <w:tc>
          <w:tcPr>
            <w:tcW w:w="1684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2E30BF" w:rsidRDefault="00404997" w:rsidP="009D0044">
            <w:pPr>
              <w:spacing w:before="120" w:after="120" w:line="360" w:lineRule="auto"/>
              <w:rPr>
                <w:rFonts w:cs="Arial"/>
                <w:b/>
                <w:sz w:val="16"/>
                <w:szCs w:val="16"/>
                <w:lang w:val="en-US"/>
              </w:rPr>
            </w:pPr>
            <w:r w:rsidRPr="002E30BF">
              <w:rPr>
                <w:rFonts w:cs="Arial"/>
                <w:b/>
                <w:sz w:val="16"/>
                <w:szCs w:val="16"/>
                <w:lang w:val="en-US"/>
              </w:rPr>
              <w:t xml:space="preserve">Injury </w:t>
            </w:r>
          </w:p>
        </w:tc>
        <w:tc>
          <w:tcPr>
            <w:tcW w:w="3716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2E30BF" w:rsidRDefault="00404997" w:rsidP="009D0044">
            <w:pPr>
              <w:spacing w:before="120" w:after="120" w:line="360" w:lineRule="auto"/>
              <w:rPr>
                <w:rFonts w:cs="Arial"/>
                <w:b/>
                <w:sz w:val="16"/>
                <w:szCs w:val="16"/>
                <w:lang w:val="en-US"/>
              </w:rPr>
            </w:pPr>
            <w:r w:rsidRPr="002E30BF">
              <w:rPr>
                <w:rFonts w:cs="Arial"/>
                <w:b/>
                <w:sz w:val="16"/>
                <w:szCs w:val="16"/>
                <w:lang w:val="en-US"/>
              </w:rPr>
              <w:t>Specification of independent variable</w:t>
            </w:r>
          </w:p>
        </w:tc>
        <w:tc>
          <w:tcPr>
            <w:tcW w:w="2294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2E30BF" w:rsidRDefault="00404997" w:rsidP="009D0044">
            <w:pPr>
              <w:spacing w:before="120" w:after="120" w:line="360" w:lineRule="auto"/>
              <w:rPr>
                <w:rFonts w:cs="Arial"/>
                <w:b/>
                <w:sz w:val="16"/>
                <w:szCs w:val="16"/>
                <w:lang w:val="en-US"/>
              </w:rPr>
            </w:pPr>
            <w:r w:rsidRPr="002E30BF">
              <w:rPr>
                <w:rFonts w:cs="Arial"/>
                <w:b/>
                <w:sz w:val="16"/>
                <w:szCs w:val="16"/>
                <w:lang w:val="en-US"/>
              </w:rPr>
              <w:t>Outcome (95% CI)</w:t>
            </w:r>
          </w:p>
        </w:tc>
      </w:tr>
      <w:tr w:rsidR="00404997" w:rsidRPr="0078570D" w:rsidTr="009D0044">
        <w:tc>
          <w:tcPr>
            <w:tcW w:w="1906" w:type="dxa"/>
            <w:vMerge w:val="restart"/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Running experience</w:t>
            </w:r>
          </w:p>
        </w:tc>
        <w:tc>
          <w:tcPr>
            <w:tcW w:w="563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>
              <w:rPr>
                <w:rFonts w:cs="Arial"/>
                <w:sz w:val="16"/>
                <w:szCs w:val="16"/>
                <w:lang w:val="en-US"/>
              </w:rPr>
              <w:t>HQ</w:t>
            </w:r>
          </w:p>
        </w:tc>
        <w:tc>
          <w:tcPr>
            <w:tcW w:w="2600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>
              <w:rPr>
                <w:rFonts w:cs="Arial"/>
                <w:sz w:val="16"/>
                <w:szCs w:val="16"/>
                <w:lang w:val="en-US"/>
              </w:rPr>
              <w:t xml:space="preserve">McKean et al., 2006 </w:t>
            </w:r>
            <w:r>
              <w:rPr>
                <w:rFonts w:cs="Arial"/>
                <w:sz w:val="16"/>
                <w:szCs w:val="16"/>
                <w:lang w:val="en-US"/>
              </w:rPr>
              <w:fldChar w:fldCharType="begin"/>
            </w:r>
            <w:r>
              <w:rPr>
                <w:rFonts w:cs="Arial"/>
                <w:sz w:val="16"/>
                <w:szCs w:val="16"/>
                <w:lang w:val="en-US"/>
              </w:rPr>
              <w:instrText>ADDIN RW.CITE{{3013 McKeanK.A. 2006}}</w:instrText>
            </w:r>
            <w:r>
              <w:rPr>
                <w:rFonts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cs="Arial"/>
                <w:sz w:val="16"/>
                <w:szCs w:val="16"/>
                <w:lang w:val="en-US"/>
              </w:rPr>
              <w:t>[47]</w:t>
            </w:r>
            <w:r>
              <w:rPr>
                <w:rFonts w:cs="Arial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684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>
              <w:rPr>
                <w:rFonts w:cs="Arial"/>
                <w:sz w:val="16"/>
                <w:szCs w:val="16"/>
                <w:lang w:val="en-US"/>
              </w:rPr>
              <w:t>Running injury</w:t>
            </w:r>
          </w:p>
        </w:tc>
        <w:tc>
          <w:tcPr>
            <w:tcW w:w="3716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>
              <w:rPr>
                <w:rFonts w:cs="Arial"/>
                <w:sz w:val="16"/>
                <w:szCs w:val="16"/>
                <w:lang w:val="en-US"/>
              </w:rPr>
              <w:t>&lt; 40 yrs group: Running less than 1 year (↓ risk)</w:t>
            </w:r>
          </w:p>
        </w:tc>
        <w:tc>
          <w:tcPr>
            <w:tcW w:w="2294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>
              <w:rPr>
                <w:rFonts w:cs="Arial"/>
                <w:sz w:val="16"/>
                <w:szCs w:val="16"/>
                <w:lang w:val="en-US"/>
              </w:rPr>
              <w:t>P= 0.01</w:t>
            </w:r>
          </w:p>
        </w:tc>
      </w:tr>
      <w:tr w:rsidR="00404997" w:rsidRPr="0078570D" w:rsidTr="009D0044">
        <w:tc>
          <w:tcPr>
            <w:tcW w:w="1906" w:type="dxa"/>
            <w:vMerge/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</w:p>
        </w:tc>
        <w:tc>
          <w:tcPr>
            <w:tcW w:w="563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HQ</w:t>
            </w:r>
          </w:p>
        </w:tc>
        <w:tc>
          <w:tcPr>
            <w:tcW w:w="2600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 xml:space="preserve">Wen et al., 1998 </w:t>
            </w:r>
            <w:r w:rsidRPr="0078570D">
              <w:rPr>
                <w:rFonts w:cs="Arial"/>
                <w:sz w:val="16"/>
                <w:szCs w:val="16"/>
                <w:lang w:val="en-US"/>
              </w:rPr>
              <w:fldChar w:fldCharType="begin"/>
            </w:r>
            <w:r w:rsidRPr="0078570D">
              <w:rPr>
                <w:rFonts w:cs="Arial"/>
                <w:sz w:val="16"/>
                <w:szCs w:val="16"/>
                <w:lang w:val="en-US"/>
              </w:rPr>
              <w:instrText>ADDIN RW.CITE{{2902 WenD.Y. 1998}}</w:instrText>
            </w:r>
            <w:r w:rsidRPr="0078570D">
              <w:rPr>
                <w:rFonts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cs="Arial"/>
                <w:sz w:val="16"/>
                <w:szCs w:val="16"/>
                <w:lang w:val="en-US"/>
              </w:rPr>
              <w:t>[17]</w:t>
            </w:r>
            <w:r w:rsidRPr="0078570D">
              <w:rPr>
                <w:rFonts w:cs="Arial"/>
                <w:sz w:val="16"/>
                <w:szCs w:val="16"/>
                <w:lang w:val="en-US"/>
              </w:rPr>
              <w:fldChar w:fldCharType="end"/>
            </w:r>
          </w:p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</w:p>
        </w:tc>
        <w:tc>
          <w:tcPr>
            <w:tcW w:w="1684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Overall injuries</w:t>
            </w:r>
          </w:p>
        </w:tc>
        <w:tc>
          <w:tcPr>
            <w:tcW w:w="3716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Greater experience§</w:t>
            </w:r>
          </w:p>
        </w:tc>
        <w:tc>
          <w:tcPr>
            <w:tcW w:w="2294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RR= 1.88 (1.16 – 3.05)†</w:t>
            </w:r>
          </w:p>
        </w:tc>
      </w:tr>
      <w:tr w:rsidR="00404997" w:rsidRPr="0078570D" w:rsidTr="009D0044">
        <w:tc>
          <w:tcPr>
            <w:tcW w:w="1906" w:type="dxa"/>
            <w:vMerge/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</w:p>
        </w:tc>
        <w:tc>
          <w:tcPr>
            <w:tcW w:w="563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</w:p>
        </w:tc>
        <w:tc>
          <w:tcPr>
            <w:tcW w:w="2600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</w:p>
        </w:tc>
        <w:tc>
          <w:tcPr>
            <w:tcW w:w="1684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Foot injuries</w:t>
            </w:r>
          </w:p>
        </w:tc>
        <w:tc>
          <w:tcPr>
            <w:tcW w:w="3716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Greater experience§</w:t>
            </w:r>
          </w:p>
        </w:tc>
        <w:tc>
          <w:tcPr>
            <w:tcW w:w="2294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RR= 1.09 (1.03 – 1.15)†</w:t>
            </w:r>
          </w:p>
        </w:tc>
      </w:tr>
      <w:tr w:rsidR="00404997" w:rsidRPr="0078570D" w:rsidTr="009D0044">
        <w:tc>
          <w:tcPr>
            <w:tcW w:w="1906" w:type="dxa"/>
            <w:vMerge/>
            <w:tcBorders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</w:p>
        </w:tc>
        <w:tc>
          <w:tcPr>
            <w:tcW w:w="563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HQ</w:t>
            </w:r>
          </w:p>
        </w:tc>
        <w:tc>
          <w:tcPr>
            <w:tcW w:w="2600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 xml:space="preserve">Van Middelkoop et al., 2008 </w:t>
            </w:r>
            <w:r w:rsidRPr="0078570D">
              <w:rPr>
                <w:rFonts w:cs="Arial"/>
                <w:sz w:val="16"/>
                <w:szCs w:val="16"/>
                <w:lang w:val="en-US"/>
              </w:rPr>
              <w:fldChar w:fldCharType="begin"/>
            </w:r>
            <w:r w:rsidRPr="0078570D">
              <w:rPr>
                <w:rFonts w:cs="Arial"/>
                <w:sz w:val="16"/>
                <w:szCs w:val="16"/>
                <w:lang w:val="en-US"/>
              </w:rPr>
              <w:instrText>ADDIN RW.CITE{{2754 vanMiddelkoop,M 2008}}</w:instrText>
            </w:r>
            <w:r w:rsidRPr="0078570D">
              <w:rPr>
                <w:rFonts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cs="Arial"/>
                <w:sz w:val="16"/>
                <w:szCs w:val="16"/>
                <w:lang w:val="en-US"/>
              </w:rPr>
              <w:t>[42]</w:t>
            </w:r>
            <w:r w:rsidRPr="0078570D">
              <w:rPr>
                <w:rFonts w:cs="Arial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684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Incident knee injury</w:t>
            </w:r>
          </w:p>
        </w:tc>
        <w:tc>
          <w:tcPr>
            <w:tcW w:w="3716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Running experience; 15+ years</w:t>
            </w:r>
          </w:p>
        </w:tc>
        <w:tc>
          <w:tcPr>
            <w:tcW w:w="2294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>
              <w:rPr>
                <w:rFonts w:cs="Arial"/>
                <w:sz w:val="16"/>
                <w:szCs w:val="16"/>
                <w:lang w:val="en-US"/>
              </w:rPr>
              <w:t>OR= 2.56 (1.22 – 5.34)†</w:t>
            </w:r>
          </w:p>
        </w:tc>
      </w:tr>
      <w:tr w:rsidR="00404997" w:rsidRPr="0078570D" w:rsidTr="009D0044">
        <w:tc>
          <w:tcPr>
            <w:tcW w:w="1906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</w:p>
        </w:tc>
        <w:tc>
          <w:tcPr>
            <w:tcW w:w="563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HQ</w:t>
            </w:r>
          </w:p>
        </w:tc>
        <w:tc>
          <w:tcPr>
            <w:tcW w:w="2600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 xml:space="preserve">McKean et al., 2006 </w:t>
            </w:r>
            <w:r w:rsidRPr="0078570D">
              <w:rPr>
                <w:rFonts w:cs="Arial"/>
                <w:sz w:val="16"/>
                <w:szCs w:val="16"/>
                <w:lang w:val="en-US"/>
              </w:rPr>
              <w:fldChar w:fldCharType="begin"/>
            </w:r>
            <w:r w:rsidRPr="0078570D">
              <w:rPr>
                <w:rFonts w:cs="Arial"/>
                <w:sz w:val="16"/>
                <w:szCs w:val="16"/>
                <w:lang w:val="en-US"/>
              </w:rPr>
              <w:instrText>ADDIN RW.CITE{{3013 McKeanK.A. 2006}}</w:instrText>
            </w:r>
            <w:r w:rsidRPr="0078570D">
              <w:rPr>
                <w:rFonts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cs="Arial"/>
                <w:sz w:val="16"/>
                <w:szCs w:val="16"/>
                <w:lang w:val="en-US"/>
              </w:rPr>
              <w:t>[47]</w:t>
            </w:r>
            <w:r w:rsidRPr="0078570D">
              <w:rPr>
                <w:rFonts w:cs="Arial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684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 xml:space="preserve">Running injury </w:t>
            </w:r>
          </w:p>
        </w:tc>
        <w:tc>
          <w:tcPr>
            <w:tcW w:w="3716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6F3C2B" w:rsidRDefault="00404997" w:rsidP="009D0044">
            <w:pPr>
              <w:spacing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6F3C2B">
              <w:rPr>
                <w:rFonts w:cs="Arial"/>
                <w:sz w:val="16"/>
                <w:szCs w:val="16"/>
                <w:lang w:val="en-US"/>
              </w:rPr>
              <w:t>&lt; 40 yrs group</w:t>
            </w:r>
          </w:p>
          <w:p w:rsidR="00404997" w:rsidRPr="006F3C2B" w:rsidRDefault="00404997" w:rsidP="009D0044">
            <w:pPr>
              <w:pStyle w:val="ListParagraph"/>
              <w:numPr>
                <w:ilvl w:val="0"/>
                <w:numId w:val="16"/>
              </w:numPr>
              <w:spacing w:after="0"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6F3C2B">
              <w:rPr>
                <w:rFonts w:ascii="Arial" w:hAnsi="Arial" w:cs="Arial"/>
                <w:sz w:val="16"/>
                <w:szCs w:val="16"/>
                <w:lang w:val="en-US"/>
              </w:rPr>
              <w:t>6+ runs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 p/w</w:t>
            </w:r>
          </w:p>
          <w:p w:rsidR="00404997" w:rsidRPr="006F3C2B" w:rsidRDefault="00404997" w:rsidP="009D0044">
            <w:pPr>
              <w:pStyle w:val="ListParagraph"/>
              <w:numPr>
                <w:ilvl w:val="0"/>
                <w:numId w:val="16"/>
              </w:numPr>
              <w:spacing w:after="0"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6F3C2B">
              <w:rPr>
                <w:rFonts w:ascii="Arial" w:hAnsi="Arial" w:cs="Arial"/>
                <w:sz w:val="16"/>
                <w:szCs w:val="16"/>
                <w:lang w:val="en-US"/>
              </w:rPr>
              <w:t>1- 3 runs p/w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 (</w:t>
            </w:r>
            <w:r w:rsidRPr="006F3C2B">
              <w:rPr>
                <w:rFonts w:ascii="Arial" w:hAnsi="Arial" w:cs="Arial"/>
                <w:sz w:val="16"/>
                <w:szCs w:val="16"/>
                <w:lang w:val="en-US"/>
              </w:rPr>
              <w:t>↓ risk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t>)</w:t>
            </w:r>
          </w:p>
          <w:p w:rsidR="00404997" w:rsidRDefault="00404997" w:rsidP="009D0044">
            <w:pPr>
              <w:pStyle w:val="ListParagraph"/>
              <w:numPr>
                <w:ilvl w:val="0"/>
                <w:numId w:val="16"/>
              </w:numPr>
              <w:spacing w:after="0" w:line="360" w:lineRule="auto"/>
              <w:ind w:left="357" w:hanging="357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R</w:t>
            </w:r>
            <w:r w:rsidRPr="006F3C2B">
              <w:rPr>
                <w:rFonts w:ascii="Arial" w:hAnsi="Arial" w:cs="Arial"/>
                <w:sz w:val="16"/>
                <w:szCs w:val="16"/>
                <w:lang w:val="en-US"/>
              </w:rPr>
              <w:t>unning &lt; 10 miles per week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 (</w:t>
            </w:r>
            <w:r w:rsidRPr="006F3C2B">
              <w:rPr>
                <w:rFonts w:ascii="Arial" w:hAnsi="Arial" w:cs="Arial"/>
                <w:sz w:val="16"/>
                <w:szCs w:val="16"/>
                <w:lang w:val="en-US"/>
              </w:rPr>
              <w:t>↓ risk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t>)</w:t>
            </w:r>
          </w:p>
          <w:p w:rsidR="00404997" w:rsidRDefault="00404997" w:rsidP="009D0044">
            <w:pPr>
              <w:spacing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6F3C2B">
              <w:rPr>
                <w:rFonts w:cs="Arial"/>
                <w:sz w:val="16"/>
                <w:szCs w:val="16"/>
                <w:lang w:val="en-US"/>
              </w:rPr>
              <w:t>≥ 40 yrs group</w:t>
            </w:r>
          </w:p>
          <w:p w:rsidR="00404997" w:rsidRPr="006F3C2B" w:rsidRDefault="00404997" w:rsidP="009D0044">
            <w:pPr>
              <w:pStyle w:val="ListParagraph"/>
              <w:numPr>
                <w:ilvl w:val="0"/>
                <w:numId w:val="17"/>
              </w:numPr>
              <w:spacing w:after="0"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6F3C2B">
              <w:rPr>
                <w:rFonts w:ascii="Arial" w:hAnsi="Arial" w:cs="Arial"/>
                <w:sz w:val="16"/>
                <w:szCs w:val="16"/>
                <w:lang w:val="en-US"/>
              </w:rPr>
              <w:t>6+ runs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 p/w</w:t>
            </w:r>
          </w:p>
          <w:p w:rsidR="00404997" w:rsidRPr="006F3C2B" w:rsidRDefault="00404997" w:rsidP="009D0044">
            <w:pPr>
              <w:pStyle w:val="ListParagraph"/>
              <w:numPr>
                <w:ilvl w:val="0"/>
                <w:numId w:val="17"/>
              </w:numPr>
              <w:spacing w:after="0" w:line="360" w:lineRule="auto"/>
              <w:ind w:left="357" w:hanging="357"/>
              <w:rPr>
                <w:rFonts w:cs="Arial"/>
                <w:sz w:val="16"/>
                <w:szCs w:val="16"/>
                <w:lang w:val="en-US"/>
              </w:rPr>
            </w:pPr>
            <w:r w:rsidRPr="006F3C2B">
              <w:rPr>
                <w:rFonts w:ascii="Arial" w:hAnsi="Arial" w:cs="Arial"/>
                <w:sz w:val="16"/>
                <w:szCs w:val="16"/>
                <w:lang w:val="en-US"/>
              </w:rPr>
              <w:t>1- 3 runs p/w (↓ risk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t>)</w:t>
            </w:r>
          </w:p>
        </w:tc>
        <w:tc>
          <w:tcPr>
            <w:tcW w:w="2294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Default="00404997" w:rsidP="009D0044">
            <w:pPr>
              <w:spacing w:line="360" w:lineRule="auto"/>
              <w:rPr>
                <w:rFonts w:cs="Arial"/>
                <w:sz w:val="16"/>
                <w:szCs w:val="16"/>
                <w:lang w:val="en-US"/>
              </w:rPr>
            </w:pPr>
          </w:p>
          <w:p w:rsidR="00404997" w:rsidRDefault="00404997" w:rsidP="009D0044">
            <w:pPr>
              <w:spacing w:line="360" w:lineRule="auto"/>
              <w:rPr>
                <w:rFonts w:cs="Arial"/>
                <w:sz w:val="16"/>
                <w:szCs w:val="16"/>
                <w:lang w:val="en-US"/>
              </w:rPr>
            </w:pPr>
            <w:r>
              <w:rPr>
                <w:rFonts w:cs="Arial"/>
                <w:sz w:val="16"/>
                <w:szCs w:val="16"/>
                <w:lang w:val="en-US"/>
              </w:rPr>
              <w:t>P&lt; 0.05</w:t>
            </w:r>
          </w:p>
          <w:p w:rsidR="00404997" w:rsidRDefault="00404997" w:rsidP="009D0044">
            <w:pPr>
              <w:spacing w:line="360" w:lineRule="auto"/>
              <w:rPr>
                <w:rFonts w:cs="Arial"/>
                <w:sz w:val="16"/>
                <w:szCs w:val="16"/>
                <w:lang w:val="en-US"/>
              </w:rPr>
            </w:pPr>
            <w:r>
              <w:rPr>
                <w:rFonts w:cs="Arial"/>
                <w:sz w:val="16"/>
                <w:szCs w:val="16"/>
                <w:lang w:val="en-US"/>
              </w:rPr>
              <w:t>P&lt; 0.05</w:t>
            </w:r>
          </w:p>
          <w:p w:rsidR="00404997" w:rsidRDefault="00404997" w:rsidP="009D0044">
            <w:pPr>
              <w:spacing w:line="360" w:lineRule="auto"/>
              <w:rPr>
                <w:rFonts w:cs="Arial"/>
                <w:sz w:val="16"/>
                <w:szCs w:val="16"/>
                <w:lang w:val="en-US"/>
              </w:rPr>
            </w:pPr>
            <w:r>
              <w:rPr>
                <w:rFonts w:cs="Arial"/>
                <w:sz w:val="16"/>
                <w:szCs w:val="16"/>
                <w:lang w:val="en-US"/>
              </w:rPr>
              <w:t>P&lt; 0.05</w:t>
            </w:r>
          </w:p>
          <w:p w:rsidR="00404997" w:rsidRDefault="00404997" w:rsidP="009D0044">
            <w:pPr>
              <w:spacing w:line="360" w:lineRule="auto"/>
              <w:rPr>
                <w:rFonts w:cs="Arial"/>
                <w:sz w:val="16"/>
                <w:szCs w:val="16"/>
                <w:lang w:val="en-US"/>
              </w:rPr>
            </w:pPr>
          </w:p>
          <w:p w:rsidR="00404997" w:rsidRDefault="00404997" w:rsidP="009D0044">
            <w:pPr>
              <w:spacing w:line="360" w:lineRule="auto"/>
              <w:rPr>
                <w:rFonts w:cs="Arial"/>
                <w:sz w:val="16"/>
                <w:szCs w:val="16"/>
                <w:lang w:val="en-US"/>
              </w:rPr>
            </w:pPr>
            <w:r>
              <w:rPr>
                <w:rFonts w:cs="Arial"/>
                <w:sz w:val="16"/>
                <w:szCs w:val="16"/>
                <w:lang w:val="en-US"/>
              </w:rPr>
              <w:t>P= 0.01</w:t>
            </w:r>
          </w:p>
          <w:p w:rsidR="00404997" w:rsidRPr="0078570D" w:rsidRDefault="00404997" w:rsidP="009D0044">
            <w:pPr>
              <w:spacing w:line="360" w:lineRule="auto"/>
              <w:rPr>
                <w:rFonts w:cs="Arial"/>
                <w:sz w:val="16"/>
                <w:szCs w:val="16"/>
                <w:lang w:val="en-US"/>
              </w:rPr>
            </w:pPr>
            <w:r>
              <w:rPr>
                <w:rFonts w:cs="Arial"/>
                <w:sz w:val="16"/>
                <w:szCs w:val="16"/>
                <w:lang w:val="en-US"/>
              </w:rPr>
              <w:t>P= 0.001</w:t>
            </w:r>
          </w:p>
        </w:tc>
      </w:tr>
      <w:tr w:rsidR="00404997" w:rsidRPr="0078570D" w:rsidTr="009D0044">
        <w:tc>
          <w:tcPr>
            <w:tcW w:w="1906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</w:p>
        </w:tc>
        <w:tc>
          <w:tcPr>
            <w:tcW w:w="563" w:type="dxa"/>
            <w:vMerge w:val="restart"/>
            <w:tcBorders>
              <w:top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HQ</w:t>
            </w:r>
          </w:p>
        </w:tc>
        <w:tc>
          <w:tcPr>
            <w:tcW w:w="2600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 xml:space="preserve">Wen et al., 1998 </w:t>
            </w:r>
            <w:r w:rsidRPr="0078570D">
              <w:rPr>
                <w:rFonts w:cs="Arial"/>
                <w:sz w:val="16"/>
                <w:szCs w:val="16"/>
                <w:lang w:val="en-US"/>
              </w:rPr>
              <w:fldChar w:fldCharType="begin"/>
            </w:r>
            <w:r w:rsidRPr="0078570D">
              <w:rPr>
                <w:rFonts w:cs="Arial"/>
                <w:sz w:val="16"/>
                <w:szCs w:val="16"/>
                <w:lang w:val="en-US"/>
              </w:rPr>
              <w:instrText>ADDIN RW.CITE{{2902 WenD.Y. 1998}}</w:instrText>
            </w:r>
            <w:r w:rsidRPr="0078570D">
              <w:rPr>
                <w:rFonts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cs="Arial"/>
                <w:sz w:val="16"/>
                <w:szCs w:val="16"/>
                <w:lang w:val="en-US"/>
              </w:rPr>
              <w:t>[17]</w:t>
            </w:r>
            <w:r w:rsidRPr="0078570D">
              <w:rPr>
                <w:rFonts w:cs="Arial"/>
                <w:sz w:val="16"/>
                <w:szCs w:val="16"/>
                <w:lang w:val="en-US"/>
              </w:rPr>
              <w:fldChar w:fldCharType="end"/>
            </w:r>
          </w:p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</w:p>
        </w:tc>
        <w:tc>
          <w:tcPr>
            <w:tcW w:w="1684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Overall injuries</w:t>
            </w:r>
          </w:p>
        </w:tc>
        <w:tc>
          <w:tcPr>
            <w:tcW w:w="3716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 xml:space="preserve">Increased hours/week (group: miles)‡ </w:t>
            </w:r>
          </w:p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Increased hours/week (group: hours)‡</w:t>
            </w:r>
          </w:p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Increased miles/week (group: miles)‡</w:t>
            </w:r>
          </w:p>
        </w:tc>
        <w:tc>
          <w:tcPr>
            <w:tcW w:w="2294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RR= 0.57 (0.42 – 0.78)†</w:t>
            </w:r>
          </w:p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RR= 0.58 (0.45 – 0.73)†</w:t>
            </w:r>
          </w:p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RR= 0.90 (0.82 – 0.99)†</w:t>
            </w:r>
          </w:p>
        </w:tc>
      </w:tr>
      <w:tr w:rsidR="00404997" w:rsidRPr="0078570D" w:rsidTr="009D0044">
        <w:tc>
          <w:tcPr>
            <w:tcW w:w="1906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</w:p>
        </w:tc>
        <w:tc>
          <w:tcPr>
            <w:tcW w:w="563" w:type="dxa"/>
            <w:vMerge/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</w:p>
        </w:tc>
        <w:tc>
          <w:tcPr>
            <w:tcW w:w="2600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</w:p>
        </w:tc>
        <w:tc>
          <w:tcPr>
            <w:tcW w:w="1684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Knee injuries</w:t>
            </w:r>
          </w:p>
        </w:tc>
        <w:tc>
          <w:tcPr>
            <w:tcW w:w="3716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Increased miles/week (group: miles)‡</w:t>
            </w:r>
          </w:p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Increased hours/week (group: hours)‡</w:t>
            </w:r>
          </w:p>
        </w:tc>
        <w:tc>
          <w:tcPr>
            <w:tcW w:w="2294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RR= 0.90 (0.82 – 0.99)†</w:t>
            </w:r>
          </w:p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RR= 0.49 (0.30 – 0.80)†</w:t>
            </w:r>
          </w:p>
        </w:tc>
      </w:tr>
      <w:tr w:rsidR="00404997" w:rsidRPr="0078570D" w:rsidTr="009D0044">
        <w:tc>
          <w:tcPr>
            <w:tcW w:w="1906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</w:p>
        </w:tc>
        <w:tc>
          <w:tcPr>
            <w:tcW w:w="563" w:type="dxa"/>
            <w:vMerge/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</w:p>
        </w:tc>
        <w:tc>
          <w:tcPr>
            <w:tcW w:w="2600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</w:p>
        </w:tc>
        <w:tc>
          <w:tcPr>
            <w:tcW w:w="1684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Foot injuries</w:t>
            </w:r>
          </w:p>
        </w:tc>
        <w:tc>
          <w:tcPr>
            <w:tcW w:w="3716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Increased hours/week (group: miles)‡</w:t>
            </w:r>
          </w:p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Increased hours/week (group: hours)‡</w:t>
            </w:r>
          </w:p>
        </w:tc>
        <w:tc>
          <w:tcPr>
            <w:tcW w:w="2294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RR= 0.31 (0.15 – 0.63)†</w:t>
            </w:r>
          </w:p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RR= 0.21 (0.10– 0.44)†</w:t>
            </w:r>
          </w:p>
        </w:tc>
      </w:tr>
      <w:tr w:rsidR="00404997" w:rsidRPr="0078570D" w:rsidTr="009D0044">
        <w:tc>
          <w:tcPr>
            <w:tcW w:w="1906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</w:p>
        </w:tc>
        <w:tc>
          <w:tcPr>
            <w:tcW w:w="563" w:type="dxa"/>
            <w:vMerge/>
            <w:tcBorders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</w:p>
        </w:tc>
        <w:tc>
          <w:tcPr>
            <w:tcW w:w="2600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</w:p>
        </w:tc>
        <w:tc>
          <w:tcPr>
            <w:tcW w:w="1684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Shin injuries</w:t>
            </w:r>
          </w:p>
        </w:tc>
        <w:tc>
          <w:tcPr>
            <w:tcW w:w="3716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More intervals§</w:t>
            </w:r>
          </w:p>
        </w:tc>
        <w:tc>
          <w:tcPr>
            <w:tcW w:w="2294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RR= 14.89 (0.50 – 147.33)†</w:t>
            </w:r>
          </w:p>
        </w:tc>
      </w:tr>
      <w:tr w:rsidR="00404997" w:rsidRPr="0078570D" w:rsidTr="009D0044">
        <w:tc>
          <w:tcPr>
            <w:tcW w:w="1906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</w:p>
        </w:tc>
        <w:tc>
          <w:tcPr>
            <w:tcW w:w="563" w:type="dxa"/>
            <w:tcBorders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HQ</w:t>
            </w:r>
          </w:p>
        </w:tc>
        <w:tc>
          <w:tcPr>
            <w:tcW w:w="2600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 xml:space="preserve">Van Middelkoop et al., 2008 </w:t>
            </w:r>
            <w:r w:rsidRPr="0078570D">
              <w:rPr>
                <w:rFonts w:cs="Arial"/>
                <w:sz w:val="16"/>
                <w:szCs w:val="16"/>
                <w:lang w:val="en-US"/>
              </w:rPr>
              <w:fldChar w:fldCharType="begin"/>
            </w:r>
            <w:r w:rsidRPr="0078570D">
              <w:rPr>
                <w:rFonts w:cs="Arial"/>
                <w:sz w:val="16"/>
                <w:szCs w:val="16"/>
                <w:lang w:val="en-US"/>
              </w:rPr>
              <w:instrText>ADDIN RW.CITE{{2754 vanMiddelkoop,M 2008}}</w:instrText>
            </w:r>
            <w:r w:rsidRPr="0078570D">
              <w:rPr>
                <w:rFonts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cs="Arial"/>
                <w:sz w:val="16"/>
                <w:szCs w:val="16"/>
                <w:lang w:val="en-US"/>
              </w:rPr>
              <w:t>[42]</w:t>
            </w:r>
            <w:r w:rsidRPr="0078570D">
              <w:rPr>
                <w:rFonts w:cs="Arial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684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Knee injury</w:t>
            </w:r>
          </w:p>
        </w:tc>
        <w:tc>
          <w:tcPr>
            <w:tcW w:w="3716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M, 100%: Interval (always)</w:t>
            </w:r>
          </w:p>
        </w:tc>
        <w:tc>
          <w:tcPr>
            <w:tcW w:w="2294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>
              <w:rPr>
                <w:rFonts w:cs="Arial"/>
                <w:sz w:val="16"/>
                <w:szCs w:val="16"/>
                <w:lang w:val="en-US"/>
              </w:rPr>
              <w:t>OR= 0.49 (0.26 – 0.93)†</w:t>
            </w:r>
          </w:p>
        </w:tc>
      </w:tr>
      <w:tr w:rsidR="00404997" w:rsidRPr="0078570D" w:rsidTr="009D0044">
        <w:tc>
          <w:tcPr>
            <w:tcW w:w="1906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</w:p>
        </w:tc>
        <w:tc>
          <w:tcPr>
            <w:tcW w:w="563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HQ</w:t>
            </w:r>
          </w:p>
        </w:tc>
        <w:tc>
          <w:tcPr>
            <w:tcW w:w="2600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 xml:space="preserve">Wen et al., 1997 </w:t>
            </w:r>
            <w:r w:rsidRPr="0078570D">
              <w:rPr>
                <w:rFonts w:cs="Arial"/>
                <w:sz w:val="16"/>
                <w:szCs w:val="16"/>
                <w:lang w:val="en-US"/>
              </w:rPr>
              <w:fldChar w:fldCharType="begin"/>
            </w:r>
            <w:r w:rsidRPr="0078570D">
              <w:rPr>
                <w:rFonts w:cs="Arial"/>
                <w:sz w:val="16"/>
                <w:szCs w:val="16"/>
                <w:lang w:val="en-US"/>
              </w:rPr>
              <w:instrText>ADDIN RW.CITE{{2910 WenD.Y. 1997}}</w:instrText>
            </w:r>
            <w:r w:rsidRPr="0078570D">
              <w:rPr>
                <w:rFonts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cs="Arial"/>
                <w:sz w:val="16"/>
                <w:szCs w:val="16"/>
                <w:lang w:val="en-US"/>
              </w:rPr>
              <w:t>[9]</w:t>
            </w:r>
            <w:r w:rsidRPr="0078570D">
              <w:rPr>
                <w:rFonts w:cs="Arial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684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Shin injuries</w:t>
            </w:r>
          </w:p>
        </w:tc>
        <w:tc>
          <w:tcPr>
            <w:tcW w:w="3716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>
              <w:rPr>
                <w:rFonts w:cs="Arial"/>
                <w:sz w:val="16"/>
                <w:szCs w:val="16"/>
                <w:lang w:val="en-US"/>
              </w:rPr>
              <w:t>Higher proportion of i</w:t>
            </w:r>
            <w:r w:rsidRPr="0078570D">
              <w:rPr>
                <w:rFonts w:cs="Arial"/>
                <w:sz w:val="16"/>
                <w:szCs w:val="16"/>
                <w:lang w:val="en-US"/>
              </w:rPr>
              <w:t>ntervals</w:t>
            </w:r>
          </w:p>
        </w:tc>
        <w:tc>
          <w:tcPr>
            <w:tcW w:w="2294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>
              <w:rPr>
                <w:rFonts w:cs="Arial"/>
                <w:sz w:val="16"/>
                <w:szCs w:val="16"/>
                <w:lang w:val="en-US"/>
              </w:rPr>
              <w:t>P= 0.04</w:t>
            </w:r>
          </w:p>
        </w:tc>
      </w:tr>
      <w:tr w:rsidR="00404997" w:rsidRPr="0078570D" w:rsidTr="009D0044">
        <w:tc>
          <w:tcPr>
            <w:tcW w:w="1906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</w:p>
        </w:tc>
        <w:tc>
          <w:tcPr>
            <w:tcW w:w="563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</w:p>
        </w:tc>
        <w:tc>
          <w:tcPr>
            <w:tcW w:w="2600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</w:p>
        </w:tc>
        <w:tc>
          <w:tcPr>
            <w:tcW w:w="1684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>
              <w:rPr>
                <w:rFonts w:cs="Arial"/>
                <w:sz w:val="16"/>
                <w:szCs w:val="16"/>
                <w:lang w:val="en-US"/>
              </w:rPr>
              <w:t>Heel injuries</w:t>
            </w:r>
          </w:p>
        </w:tc>
        <w:tc>
          <w:tcPr>
            <w:tcW w:w="3716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>
              <w:rPr>
                <w:rFonts w:cs="Arial"/>
                <w:sz w:val="16"/>
                <w:szCs w:val="16"/>
                <w:lang w:val="en-US"/>
              </w:rPr>
              <w:t>Slower pace</w:t>
            </w:r>
          </w:p>
        </w:tc>
        <w:tc>
          <w:tcPr>
            <w:tcW w:w="2294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>
              <w:rPr>
                <w:rFonts w:cs="Arial"/>
                <w:sz w:val="16"/>
                <w:szCs w:val="16"/>
                <w:lang w:val="en-US"/>
              </w:rPr>
              <w:t>P= 0.034</w:t>
            </w:r>
          </w:p>
        </w:tc>
      </w:tr>
      <w:tr w:rsidR="00404997" w:rsidRPr="0078570D" w:rsidTr="009D0044">
        <w:tc>
          <w:tcPr>
            <w:tcW w:w="1906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lastRenderedPageBreak/>
              <w:t>Surface</w:t>
            </w:r>
          </w:p>
        </w:tc>
        <w:tc>
          <w:tcPr>
            <w:tcW w:w="563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HQ</w:t>
            </w:r>
          </w:p>
        </w:tc>
        <w:tc>
          <w:tcPr>
            <w:tcW w:w="2600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 xml:space="preserve">Wen et al., 1997 </w:t>
            </w:r>
            <w:r w:rsidRPr="0078570D">
              <w:rPr>
                <w:rFonts w:cs="Arial"/>
                <w:sz w:val="16"/>
                <w:szCs w:val="16"/>
                <w:lang w:val="en-US"/>
              </w:rPr>
              <w:fldChar w:fldCharType="begin"/>
            </w:r>
            <w:r w:rsidRPr="0078570D">
              <w:rPr>
                <w:rFonts w:cs="Arial"/>
                <w:sz w:val="16"/>
                <w:szCs w:val="16"/>
                <w:lang w:val="en-US"/>
              </w:rPr>
              <w:instrText>ADDIN RW.CITE{{2910 WenD.Y. 1997}}</w:instrText>
            </w:r>
            <w:r w:rsidRPr="0078570D">
              <w:rPr>
                <w:rFonts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cs="Arial"/>
                <w:sz w:val="16"/>
                <w:szCs w:val="16"/>
                <w:lang w:val="en-US"/>
              </w:rPr>
              <w:t>[9]</w:t>
            </w:r>
            <w:r w:rsidRPr="0078570D">
              <w:rPr>
                <w:rFonts w:cs="Arial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684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Back injuries</w:t>
            </w:r>
          </w:p>
        </w:tc>
        <w:tc>
          <w:tcPr>
            <w:tcW w:w="3716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>
              <w:rPr>
                <w:rFonts w:cs="Arial"/>
                <w:sz w:val="16"/>
                <w:szCs w:val="16"/>
                <w:lang w:val="en-US"/>
              </w:rPr>
              <w:t xml:space="preserve">Lower percentage </w:t>
            </w:r>
            <w:r w:rsidRPr="0078570D">
              <w:rPr>
                <w:rFonts w:cs="Arial"/>
                <w:sz w:val="16"/>
                <w:szCs w:val="16"/>
                <w:lang w:val="en-US"/>
              </w:rPr>
              <w:t>training on concrete</w:t>
            </w:r>
            <w:r>
              <w:rPr>
                <w:rFonts w:cs="Arial"/>
                <w:sz w:val="16"/>
                <w:szCs w:val="16"/>
                <w:lang w:val="en-US"/>
              </w:rPr>
              <w:t>/asphalt</w:t>
            </w:r>
          </w:p>
        </w:tc>
        <w:tc>
          <w:tcPr>
            <w:tcW w:w="2294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>
              <w:rPr>
                <w:rFonts w:cs="Arial"/>
                <w:sz w:val="16"/>
                <w:szCs w:val="16"/>
                <w:lang w:val="en-US"/>
              </w:rPr>
              <w:t>P= 0.005</w:t>
            </w:r>
          </w:p>
        </w:tc>
      </w:tr>
      <w:tr w:rsidR="00404997" w:rsidRPr="0078570D" w:rsidTr="009D0044">
        <w:tc>
          <w:tcPr>
            <w:tcW w:w="1906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</w:p>
        </w:tc>
        <w:tc>
          <w:tcPr>
            <w:tcW w:w="563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</w:p>
        </w:tc>
        <w:tc>
          <w:tcPr>
            <w:tcW w:w="2600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</w:p>
        </w:tc>
        <w:tc>
          <w:tcPr>
            <w:tcW w:w="1684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Thigh injuries</w:t>
            </w:r>
          </w:p>
        </w:tc>
        <w:tc>
          <w:tcPr>
            <w:tcW w:w="3716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40411C">
              <w:rPr>
                <w:rFonts w:cs="Arial"/>
                <w:sz w:val="16"/>
                <w:szCs w:val="16"/>
                <w:lang w:val="en-US"/>
              </w:rPr>
              <w:t>Lower percentage training on concrete/asphalt</w:t>
            </w:r>
          </w:p>
        </w:tc>
        <w:tc>
          <w:tcPr>
            <w:tcW w:w="2294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>
              <w:rPr>
                <w:rFonts w:cs="Arial"/>
                <w:sz w:val="16"/>
                <w:szCs w:val="16"/>
                <w:lang w:val="en-US"/>
              </w:rPr>
              <w:t>P= 0.011</w:t>
            </w:r>
          </w:p>
        </w:tc>
      </w:tr>
      <w:tr w:rsidR="00404997" w:rsidRPr="0078570D" w:rsidTr="009D0044">
        <w:tc>
          <w:tcPr>
            <w:tcW w:w="1906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Distance</w:t>
            </w:r>
          </w:p>
        </w:tc>
        <w:tc>
          <w:tcPr>
            <w:tcW w:w="563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HQ</w:t>
            </w:r>
          </w:p>
        </w:tc>
        <w:tc>
          <w:tcPr>
            <w:tcW w:w="2600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 xml:space="preserve">Van Middelkoop et al., 2008 </w:t>
            </w:r>
            <w:r w:rsidRPr="0078570D">
              <w:rPr>
                <w:rFonts w:cs="Arial"/>
                <w:sz w:val="16"/>
                <w:szCs w:val="16"/>
                <w:lang w:val="en-US"/>
              </w:rPr>
              <w:fldChar w:fldCharType="begin"/>
            </w:r>
            <w:r w:rsidRPr="0078570D">
              <w:rPr>
                <w:rFonts w:cs="Arial"/>
                <w:sz w:val="16"/>
                <w:szCs w:val="16"/>
                <w:lang w:val="en-US"/>
              </w:rPr>
              <w:instrText>ADDIN RW.CITE{{2754 vanMiddelkoop,M 2008}}</w:instrText>
            </w:r>
            <w:r w:rsidRPr="0078570D">
              <w:rPr>
                <w:rFonts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cs="Arial"/>
                <w:sz w:val="16"/>
                <w:szCs w:val="16"/>
                <w:lang w:val="en-US"/>
              </w:rPr>
              <w:t>[42]</w:t>
            </w:r>
            <w:r w:rsidRPr="0078570D">
              <w:rPr>
                <w:rFonts w:cs="Arial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684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Incident calf injury</w:t>
            </w:r>
          </w:p>
        </w:tc>
        <w:tc>
          <w:tcPr>
            <w:tcW w:w="3716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M, 100%: Training distance 0 – 40 km</w:t>
            </w:r>
          </w:p>
        </w:tc>
        <w:tc>
          <w:tcPr>
            <w:tcW w:w="2294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>
              <w:rPr>
                <w:rFonts w:cs="Arial"/>
                <w:sz w:val="16"/>
                <w:szCs w:val="16"/>
                <w:lang w:val="en-US"/>
              </w:rPr>
              <w:t>OR= 0.36 (0.17 – 0.78)†</w:t>
            </w:r>
          </w:p>
        </w:tc>
      </w:tr>
      <w:tr w:rsidR="00404997" w:rsidRPr="0078570D" w:rsidTr="009D0044">
        <w:tc>
          <w:tcPr>
            <w:tcW w:w="1906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</w:p>
        </w:tc>
        <w:tc>
          <w:tcPr>
            <w:tcW w:w="563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HQ</w:t>
            </w:r>
          </w:p>
        </w:tc>
        <w:tc>
          <w:tcPr>
            <w:tcW w:w="2600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 xml:space="preserve">Wen et al., 1997 </w:t>
            </w:r>
            <w:r w:rsidRPr="0078570D">
              <w:rPr>
                <w:rFonts w:cs="Arial"/>
                <w:sz w:val="16"/>
                <w:szCs w:val="16"/>
                <w:lang w:val="en-US"/>
              </w:rPr>
              <w:fldChar w:fldCharType="begin"/>
            </w:r>
            <w:r w:rsidRPr="0078570D">
              <w:rPr>
                <w:rFonts w:cs="Arial"/>
                <w:sz w:val="16"/>
                <w:szCs w:val="16"/>
                <w:lang w:val="en-US"/>
              </w:rPr>
              <w:instrText>ADDIN RW.CITE{{2910 WenD.Y. 1997}}</w:instrText>
            </w:r>
            <w:r w:rsidRPr="0078570D">
              <w:rPr>
                <w:rFonts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cs="Arial"/>
                <w:sz w:val="16"/>
                <w:szCs w:val="16"/>
                <w:lang w:val="en-US"/>
              </w:rPr>
              <w:t>[9]</w:t>
            </w:r>
            <w:r w:rsidRPr="0078570D">
              <w:rPr>
                <w:rFonts w:cs="Arial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684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>
              <w:rPr>
                <w:rFonts w:cs="Arial"/>
                <w:sz w:val="16"/>
                <w:szCs w:val="16"/>
                <w:lang w:val="en-US"/>
              </w:rPr>
              <w:t>Hip injuries</w:t>
            </w:r>
          </w:p>
        </w:tc>
        <w:tc>
          <w:tcPr>
            <w:tcW w:w="3716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>
              <w:rPr>
                <w:rFonts w:cs="Arial"/>
                <w:sz w:val="16"/>
                <w:szCs w:val="16"/>
                <w:lang w:val="en-US"/>
              </w:rPr>
              <w:t>More miles per week</w:t>
            </w:r>
          </w:p>
        </w:tc>
        <w:tc>
          <w:tcPr>
            <w:tcW w:w="2294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>
              <w:rPr>
                <w:rFonts w:cs="Arial"/>
                <w:sz w:val="16"/>
                <w:szCs w:val="16"/>
                <w:lang w:val="en-US"/>
              </w:rPr>
              <w:t>P= 0.035</w:t>
            </w:r>
          </w:p>
        </w:tc>
      </w:tr>
      <w:tr w:rsidR="00404997" w:rsidRPr="0078570D" w:rsidTr="009D0044">
        <w:tc>
          <w:tcPr>
            <w:tcW w:w="1906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</w:p>
        </w:tc>
        <w:tc>
          <w:tcPr>
            <w:tcW w:w="563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</w:p>
        </w:tc>
        <w:tc>
          <w:tcPr>
            <w:tcW w:w="2600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</w:p>
        </w:tc>
        <w:tc>
          <w:tcPr>
            <w:tcW w:w="1684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Hamstring injuries</w:t>
            </w:r>
          </w:p>
        </w:tc>
        <w:tc>
          <w:tcPr>
            <w:tcW w:w="3716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>
              <w:rPr>
                <w:rFonts w:cs="Arial"/>
                <w:sz w:val="16"/>
                <w:szCs w:val="16"/>
                <w:lang w:val="en-US"/>
              </w:rPr>
              <w:t>More miles per week</w:t>
            </w:r>
          </w:p>
        </w:tc>
        <w:tc>
          <w:tcPr>
            <w:tcW w:w="2294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>
              <w:rPr>
                <w:rFonts w:cs="Arial"/>
                <w:sz w:val="16"/>
                <w:szCs w:val="16"/>
                <w:lang w:val="en-US"/>
              </w:rPr>
              <w:t>P= 0.01</w:t>
            </w:r>
          </w:p>
        </w:tc>
      </w:tr>
      <w:tr w:rsidR="00404997" w:rsidRPr="0078570D" w:rsidTr="009D0044">
        <w:tc>
          <w:tcPr>
            <w:tcW w:w="1906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Race participation</w:t>
            </w:r>
          </w:p>
        </w:tc>
        <w:tc>
          <w:tcPr>
            <w:tcW w:w="563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HQ</w:t>
            </w:r>
          </w:p>
        </w:tc>
        <w:tc>
          <w:tcPr>
            <w:tcW w:w="2600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 xml:space="preserve">Van Middelkoop et al., 2008 </w:t>
            </w:r>
            <w:r w:rsidRPr="0078570D">
              <w:rPr>
                <w:rFonts w:cs="Arial"/>
                <w:sz w:val="16"/>
                <w:szCs w:val="16"/>
                <w:lang w:val="en-US"/>
              </w:rPr>
              <w:fldChar w:fldCharType="begin"/>
            </w:r>
            <w:r w:rsidRPr="0078570D">
              <w:rPr>
                <w:rFonts w:cs="Arial"/>
                <w:sz w:val="16"/>
                <w:szCs w:val="16"/>
                <w:lang w:val="en-US"/>
              </w:rPr>
              <w:instrText>ADDIN RW.CITE{{2754 vanMiddelkoop,M 2008}}</w:instrText>
            </w:r>
            <w:r w:rsidRPr="0078570D">
              <w:rPr>
                <w:rFonts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cs="Arial"/>
                <w:sz w:val="16"/>
                <w:szCs w:val="16"/>
                <w:lang w:val="en-US"/>
              </w:rPr>
              <w:t>[42]</w:t>
            </w:r>
            <w:r w:rsidRPr="0078570D">
              <w:rPr>
                <w:rFonts w:cs="Arial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684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Running injury</w:t>
            </w:r>
          </w:p>
        </w:tc>
        <w:tc>
          <w:tcPr>
            <w:tcW w:w="3716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M, 100%: Race participation last year: &gt; 7x</w:t>
            </w:r>
          </w:p>
        </w:tc>
        <w:tc>
          <w:tcPr>
            <w:tcW w:w="2294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>
              <w:rPr>
                <w:rFonts w:cs="Arial"/>
                <w:sz w:val="16"/>
                <w:szCs w:val="16"/>
                <w:lang w:val="en-US"/>
              </w:rPr>
              <w:t>OR= 1.55 (1.02- 2.36)</w:t>
            </w:r>
          </w:p>
        </w:tc>
      </w:tr>
      <w:tr w:rsidR="00404997" w:rsidRPr="0078570D" w:rsidTr="009D0044">
        <w:tc>
          <w:tcPr>
            <w:tcW w:w="1906" w:type="dxa"/>
            <w:vMerge w:val="restart"/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Shoe use</w:t>
            </w:r>
          </w:p>
        </w:tc>
        <w:tc>
          <w:tcPr>
            <w:tcW w:w="563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:rsidR="00404997" w:rsidRPr="00CF5A32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CF5A32">
              <w:rPr>
                <w:rFonts w:cs="Arial"/>
                <w:sz w:val="16"/>
                <w:szCs w:val="16"/>
                <w:lang w:val="en-US"/>
              </w:rPr>
              <w:t>HQ</w:t>
            </w:r>
          </w:p>
        </w:tc>
        <w:tc>
          <w:tcPr>
            <w:tcW w:w="2600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:rsidR="00404997" w:rsidRPr="00CF5A32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CF5A32">
              <w:rPr>
                <w:rFonts w:cs="Arial"/>
                <w:sz w:val="16"/>
                <w:szCs w:val="16"/>
                <w:lang w:val="en-US"/>
              </w:rPr>
              <w:t xml:space="preserve">Wen et al., 1997 </w:t>
            </w:r>
            <w:r w:rsidRPr="00CF5A32">
              <w:rPr>
                <w:rFonts w:cs="Arial"/>
                <w:sz w:val="16"/>
                <w:szCs w:val="16"/>
                <w:lang w:val="en-US"/>
              </w:rPr>
              <w:fldChar w:fldCharType="begin"/>
            </w:r>
            <w:r w:rsidRPr="00CF5A32">
              <w:rPr>
                <w:rFonts w:cs="Arial"/>
                <w:sz w:val="16"/>
                <w:szCs w:val="16"/>
                <w:lang w:val="en-US"/>
              </w:rPr>
              <w:instrText>ADDIN RW.CITE{{2910 WenD.Y. 1997}}</w:instrText>
            </w:r>
            <w:r w:rsidRPr="00CF5A32">
              <w:rPr>
                <w:rFonts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cs="Arial"/>
                <w:sz w:val="16"/>
                <w:szCs w:val="16"/>
                <w:lang w:val="en-US"/>
              </w:rPr>
              <w:t>[9]</w:t>
            </w:r>
            <w:r w:rsidRPr="00CF5A32">
              <w:rPr>
                <w:rFonts w:cs="Arial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684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Overall injuries</w:t>
            </w:r>
          </w:p>
        </w:tc>
        <w:tc>
          <w:tcPr>
            <w:tcW w:w="3716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>
              <w:rPr>
                <w:rFonts w:cs="Arial"/>
                <w:sz w:val="16"/>
                <w:szCs w:val="16"/>
                <w:lang w:val="en-US"/>
              </w:rPr>
              <w:t>Changing shoes sooner</w:t>
            </w:r>
          </w:p>
        </w:tc>
        <w:tc>
          <w:tcPr>
            <w:tcW w:w="2294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>
              <w:rPr>
                <w:rFonts w:cs="Arial"/>
                <w:sz w:val="16"/>
                <w:szCs w:val="16"/>
                <w:lang w:val="en-US"/>
              </w:rPr>
              <w:t>P= 0.016</w:t>
            </w:r>
          </w:p>
        </w:tc>
      </w:tr>
      <w:tr w:rsidR="00404997" w:rsidRPr="0078570D" w:rsidTr="009D0044">
        <w:tc>
          <w:tcPr>
            <w:tcW w:w="1906" w:type="dxa"/>
            <w:vMerge/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</w:p>
        </w:tc>
        <w:tc>
          <w:tcPr>
            <w:tcW w:w="563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</w:p>
        </w:tc>
        <w:tc>
          <w:tcPr>
            <w:tcW w:w="2600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</w:p>
        </w:tc>
        <w:tc>
          <w:tcPr>
            <w:tcW w:w="1684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>
              <w:rPr>
                <w:rFonts w:cs="Arial"/>
                <w:sz w:val="16"/>
                <w:szCs w:val="16"/>
                <w:lang w:val="en-US"/>
              </w:rPr>
              <w:t>Knee injuries</w:t>
            </w:r>
          </w:p>
        </w:tc>
        <w:tc>
          <w:tcPr>
            <w:tcW w:w="3716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>
              <w:rPr>
                <w:rFonts w:cs="Arial"/>
                <w:sz w:val="16"/>
                <w:szCs w:val="16"/>
                <w:lang w:val="en-US"/>
              </w:rPr>
              <w:t>One pair and alternating between 2 pairs</w:t>
            </w:r>
          </w:p>
        </w:tc>
        <w:tc>
          <w:tcPr>
            <w:tcW w:w="2294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>
              <w:rPr>
                <w:rFonts w:cs="Arial"/>
                <w:sz w:val="16"/>
                <w:szCs w:val="16"/>
                <w:lang w:val="en-US"/>
              </w:rPr>
              <w:t>P= 0.037</w:t>
            </w:r>
          </w:p>
        </w:tc>
      </w:tr>
      <w:tr w:rsidR="00404997" w:rsidRPr="0078570D" w:rsidTr="009D0044">
        <w:tc>
          <w:tcPr>
            <w:tcW w:w="1906" w:type="dxa"/>
            <w:vMerge/>
            <w:tcBorders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</w:p>
        </w:tc>
        <w:tc>
          <w:tcPr>
            <w:tcW w:w="563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HQ</w:t>
            </w:r>
          </w:p>
        </w:tc>
        <w:tc>
          <w:tcPr>
            <w:tcW w:w="2600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 xml:space="preserve">Wen et al., 1998 </w:t>
            </w:r>
            <w:r w:rsidRPr="0078570D">
              <w:rPr>
                <w:rFonts w:cs="Arial"/>
                <w:sz w:val="16"/>
                <w:szCs w:val="16"/>
                <w:lang w:val="en-US"/>
              </w:rPr>
              <w:fldChar w:fldCharType="begin"/>
            </w:r>
            <w:r w:rsidRPr="0078570D">
              <w:rPr>
                <w:rFonts w:cs="Arial"/>
                <w:sz w:val="16"/>
                <w:szCs w:val="16"/>
                <w:lang w:val="en-US"/>
              </w:rPr>
              <w:instrText>ADDIN RW.CITE{{2902 WenD.Y. 1998}}</w:instrText>
            </w:r>
            <w:r w:rsidRPr="0078570D">
              <w:rPr>
                <w:rFonts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cs="Arial"/>
                <w:sz w:val="16"/>
                <w:szCs w:val="16"/>
                <w:lang w:val="en-US"/>
              </w:rPr>
              <w:t>[17]</w:t>
            </w:r>
            <w:r w:rsidRPr="0078570D">
              <w:rPr>
                <w:rFonts w:cs="Arial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684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Shin injuries</w:t>
            </w:r>
          </w:p>
        </w:tc>
        <w:tc>
          <w:tcPr>
            <w:tcW w:w="3716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Higher number of shoes</w:t>
            </w:r>
          </w:p>
        </w:tc>
        <w:tc>
          <w:tcPr>
            <w:tcW w:w="2294" w:type="dxa"/>
            <w:tcBorders>
              <w:top w:val="single" w:sz="4" w:space="0" w:color="auto"/>
              <w:bottom w:val="single" w:sz="4" w:space="0" w:color="auto"/>
            </w:tcBorders>
          </w:tcPr>
          <w:p w:rsidR="00404997" w:rsidRPr="0078570D" w:rsidRDefault="00404997" w:rsidP="009D0044">
            <w:pPr>
              <w:spacing w:after="120" w:line="360" w:lineRule="auto"/>
              <w:rPr>
                <w:rFonts w:cs="Arial"/>
                <w:sz w:val="16"/>
                <w:szCs w:val="16"/>
                <w:lang w:val="en-US"/>
              </w:rPr>
            </w:pPr>
            <w:r w:rsidRPr="0078570D">
              <w:rPr>
                <w:rFonts w:cs="Arial"/>
                <w:sz w:val="16"/>
                <w:szCs w:val="16"/>
                <w:lang w:val="en-US"/>
              </w:rPr>
              <w:t>RR= 6.91 (1.36 – 35.15)†</w:t>
            </w:r>
          </w:p>
        </w:tc>
      </w:tr>
    </w:tbl>
    <w:p w:rsidR="00404997" w:rsidRDefault="00404997" w:rsidP="00404997">
      <w:pPr>
        <w:spacing w:line="360" w:lineRule="auto"/>
        <w:rPr>
          <w:rFonts w:cs="Arial"/>
          <w:szCs w:val="20"/>
          <w:lang w:val="en-US"/>
        </w:rPr>
      </w:pPr>
      <w:r w:rsidRPr="00842CC6">
        <w:rPr>
          <w:rFonts w:cs="Arial"/>
          <w:szCs w:val="20"/>
          <w:lang w:val="en-US"/>
        </w:rPr>
        <w:t xml:space="preserve">† Represents </w:t>
      </w:r>
      <w:r>
        <w:rPr>
          <w:rFonts w:cs="Arial"/>
          <w:szCs w:val="20"/>
          <w:lang w:val="en-US"/>
        </w:rPr>
        <w:t>ratios of adjusted OR, HR or RR</w:t>
      </w:r>
      <w:r w:rsidRPr="00842CC6">
        <w:rPr>
          <w:rFonts w:cs="Arial"/>
          <w:szCs w:val="20"/>
          <w:lang w:val="en-US"/>
        </w:rPr>
        <w:br/>
        <w:t>§ RRs were calculated dividing the number of injured runners by the total number of runner-weeks accumulated (relative incidence ratios</w:t>
      </w:r>
      <w:proofErr w:type="gramStart"/>
      <w:r w:rsidRPr="00842CC6">
        <w:rPr>
          <w:rFonts w:cs="Arial"/>
          <w:szCs w:val="20"/>
          <w:lang w:val="en-US"/>
        </w:rPr>
        <w:t>)</w:t>
      </w:r>
      <w:proofErr w:type="gramEnd"/>
      <w:r w:rsidRPr="00842CC6">
        <w:rPr>
          <w:rFonts w:cs="Arial"/>
          <w:szCs w:val="20"/>
          <w:lang w:val="en-US"/>
        </w:rPr>
        <w:br/>
        <w:t>‡ RRs were obtained from special subgroups in which information on distances run (miles) and time spent running (hours) was measured</w:t>
      </w:r>
      <w:r w:rsidRPr="00842CC6">
        <w:rPr>
          <w:rFonts w:cs="Arial"/>
          <w:szCs w:val="20"/>
          <w:lang w:val="en-US"/>
        </w:rPr>
        <w:br/>
        <w:t>M, M</w:t>
      </w:r>
      <w:r>
        <w:rPr>
          <w:rFonts w:cs="Arial"/>
          <w:szCs w:val="20"/>
          <w:lang w:val="en-US"/>
        </w:rPr>
        <w:t>en</w:t>
      </w:r>
      <w:r w:rsidRPr="00842CC6">
        <w:rPr>
          <w:rFonts w:cs="Arial"/>
          <w:szCs w:val="20"/>
          <w:lang w:val="en-US"/>
        </w:rPr>
        <w:t xml:space="preserve">:: CI, Confidence </w:t>
      </w:r>
      <w:r>
        <w:rPr>
          <w:rFonts w:cs="Arial"/>
          <w:szCs w:val="20"/>
          <w:lang w:val="en-US"/>
        </w:rPr>
        <w:t>i</w:t>
      </w:r>
      <w:r w:rsidRPr="00842CC6">
        <w:rPr>
          <w:rFonts w:cs="Arial"/>
          <w:szCs w:val="20"/>
          <w:lang w:val="en-US"/>
        </w:rPr>
        <w:t xml:space="preserve">nterval: OR, Odds </w:t>
      </w:r>
      <w:r w:rsidRPr="008C14FD">
        <w:rPr>
          <w:rFonts w:cs="Arial"/>
          <w:szCs w:val="20"/>
          <w:lang w:val="en-US"/>
        </w:rPr>
        <w:t>ratio:</w:t>
      </w:r>
      <w:r>
        <w:rPr>
          <w:rFonts w:cs="Arial"/>
          <w:szCs w:val="20"/>
          <w:lang w:val="en-US"/>
        </w:rPr>
        <w:t xml:space="preserve"> </w:t>
      </w:r>
      <w:r w:rsidRPr="008C14FD">
        <w:rPr>
          <w:rFonts w:cs="Arial"/>
          <w:szCs w:val="20"/>
          <w:lang w:val="en-US"/>
        </w:rPr>
        <w:t>↓ risk</w:t>
      </w:r>
      <w:r>
        <w:rPr>
          <w:rFonts w:cs="Arial"/>
          <w:szCs w:val="20"/>
          <w:lang w:val="en-US"/>
        </w:rPr>
        <w:t>, Lower Risk:</w:t>
      </w:r>
      <w:r w:rsidRPr="008C14FD">
        <w:rPr>
          <w:rFonts w:cs="Arial"/>
          <w:szCs w:val="20"/>
          <w:lang w:val="en-US"/>
        </w:rPr>
        <w:t xml:space="preserve"> HR, Hazard</w:t>
      </w:r>
      <w:r w:rsidRPr="00842CC6">
        <w:rPr>
          <w:rFonts w:cs="Arial"/>
          <w:szCs w:val="20"/>
          <w:lang w:val="en-US"/>
        </w:rPr>
        <w:t xml:space="preserve"> ratio: RR, Relative risk: MQ, Methodological quality: HQ, High quality</w:t>
      </w:r>
      <w:bookmarkStart w:id="0" w:name="_GoBack"/>
      <w:bookmarkEnd w:id="0"/>
    </w:p>
    <w:sectPr w:rsidR="00404997" w:rsidSect="009E1865">
      <w:headerReference w:type="default" r:id="rId8"/>
      <w:footerReference w:type="default" r:id="rId9"/>
      <w:pgSz w:w="16838" w:h="11906" w:orient="landscape"/>
      <w:pgMar w:top="1418" w:right="1418" w:bottom="1418" w:left="1418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D4E47" w:rsidRDefault="00CD4E47">
      <w:r>
        <w:separator/>
      </w:r>
    </w:p>
  </w:endnote>
  <w:endnote w:type="continuationSeparator" w:id="0">
    <w:p w:rsidR="00CD4E47" w:rsidRDefault="00CD4E4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30201" w:rsidRDefault="00404997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 w:rsidR="004D4411">
      <w:rPr>
        <w:noProof/>
      </w:rPr>
      <w:t>2</w:t>
    </w:r>
    <w:r>
      <w:rPr>
        <w:noProof/>
      </w:rPr>
      <w:fldChar w:fldCharType="end"/>
    </w:r>
  </w:p>
  <w:p w:rsidR="00630201" w:rsidRDefault="00CD4E47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D4E47" w:rsidRDefault="00CD4E47">
      <w:r>
        <w:separator/>
      </w:r>
    </w:p>
  </w:footnote>
  <w:footnote w:type="continuationSeparator" w:id="0">
    <w:p w:rsidR="00CD4E47" w:rsidRDefault="00CD4E47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30201" w:rsidRPr="00FC6F25" w:rsidRDefault="00CD4E47" w:rsidP="007452B3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2D695A"/>
    <w:multiLevelType w:val="hybridMultilevel"/>
    <w:tmpl w:val="CB04ED4A"/>
    <w:lvl w:ilvl="0" w:tplc="F2E87606">
      <w:start w:val="1"/>
      <w:numFmt w:val="decimal"/>
      <w:lvlText w:val="%1."/>
      <w:lvlJc w:val="left"/>
      <w:pPr>
        <w:ind w:left="360" w:hanging="360"/>
      </w:pPr>
      <w:rPr>
        <w:lang w:val="en-US"/>
      </w:rPr>
    </w:lvl>
    <w:lvl w:ilvl="1" w:tplc="04130019" w:tentative="1">
      <w:start w:val="1"/>
      <w:numFmt w:val="lowerLetter"/>
      <w:lvlText w:val="%2."/>
      <w:lvlJc w:val="left"/>
      <w:pPr>
        <w:ind w:left="1080" w:hanging="360"/>
      </w:pPr>
    </w:lvl>
    <w:lvl w:ilvl="2" w:tplc="0413001B" w:tentative="1">
      <w:start w:val="1"/>
      <w:numFmt w:val="lowerRoman"/>
      <w:lvlText w:val="%3."/>
      <w:lvlJc w:val="right"/>
      <w:pPr>
        <w:ind w:left="1800" w:hanging="180"/>
      </w:pPr>
    </w:lvl>
    <w:lvl w:ilvl="3" w:tplc="0413000F" w:tentative="1">
      <w:start w:val="1"/>
      <w:numFmt w:val="decimal"/>
      <w:lvlText w:val="%4."/>
      <w:lvlJc w:val="left"/>
      <w:pPr>
        <w:ind w:left="2520" w:hanging="360"/>
      </w:pPr>
    </w:lvl>
    <w:lvl w:ilvl="4" w:tplc="04130019" w:tentative="1">
      <w:start w:val="1"/>
      <w:numFmt w:val="lowerLetter"/>
      <w:lvlText w:val="%5."/>
      <w:lvlJc w:val="left"/>
      <w:pPr>
        <w:ind w:left="3240" w:hanging="360"/>
      </w:pPr>
    </w:lvl>
    <w:lvl w:ilvl="5" w:tplc="0413001B" w:tentative="1">
      <w:start w:val="1"/>
      <w:numFmt w:val="lowerRoman"/>
      <w:lvlText w:val="%6."/>
      <w:lvlJc w:val="right"/>
      <w:pPr>
        <w:ind w:left="3960" w:hanging="180"/>
      </w:pPr>
    </w:lvl>
    <w:lvl w:ilvl="6" w:tplc="0413000F" w:tentative="1">
      <w:start w:val="1"/>
      <w:numFmt w:val="decimal"/>
      <w:lvlText w:val="%7."/>
      <w:lvlJc w:val="left"/>
      <w:pPr>
        <w:ind w:left="4680" w:hanging="360"/>
      </w:pPr>
    </w:lvl>
    <w:lvl w:ilvl="7" w:tplc="04130019" w:tentative="1">
      <w:start w:val="1"/>
      <w:numFmt w:val="lowerLetter"/>
      <w:lvlText w:val="%8."/>
      <w:lvlJc w:val="left"/>
      <w:pPr>
        <w:ind w:left="5400" w:hanging="360"/>
      </w:pPr>
    </w:lvl>
    <w:lvl w:ilvl="8" w:tplc="0413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>
    <w:nsid w:val="03882C79"/>
    <w:multiLevelType w:val="multilevel"/>
    <w:tmpl w:val="BA80401C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">
    <w:nsid w:val="09B762EF"/>
    <w:multiLevelType w:val="hybridMultilevel"/>
    <w:tmpl w:val="56E05912"/>
    <w:lvl w:ilvl="0" w:tplc="0413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>
    <w:nsid w:val="0BAD0C20"/>
    <w:multiLevelType w:val="hybridMultilevel"/>
    <w:tmpl w:val="B0C8888E"/>
    <w:lvl w:ilvl="0" w:tplc="0413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>
    <w:nsid w:val="1738672F"/>
    <w:multiLevelType w:val="hybridMultilevel"/>
    <w:tmpl w:val="3066436E"/>
    <w:lvl w:ilvl="0" w:tplc="0413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1A7D6A16"/>
    <w:multiLevelType w:val="hybridMultilevel"/>
    <w:tmpl w:val="5288C288"/>
    <w:lvl w:ilvl="0" w:tplc="444800EA">
      <w:numFmt w:val="bullet"/>
      <w:lvlText w:val="-"/>
      <w:lvlJc w:val="left"/>
      <w:pPr>
        <w:ind w:left="720" w:hanging="360"/>
      </w:pPr>
      <w:rPr>
        <w:rFonts w:ascii="Arial" w:eastAsia="Calibri" w:hAnsi="Arial" w:cs="Aria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1FCE68C9"/>
    <w:multiLevelType w:val="hybridMultilevel"/>
    <w:tmpl w:val="5C7088CC"/>
    <w:lvl w:ilvl="0" w:tplc="0413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4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>
    <w:nsid w:val="274A6C1E"/>
    <w:multiLevelType w:val="hybridMultilevel"/>
    <w:tmpl w:val="5A3887C6"/>
    <w:lvl w:ilvl="0" w:tplc="0756F122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2A0301BF"/>
    <w:multiLevelType w:val="hybridMultilevel"/>
    <w:tmpl w:val="4C32832E"/>
    <w:lvl w:ilvl="0" w:tplc="0413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>
    <w:nsid w:val="2B4B20FE"/>
    <w:multiLevelType w:val="hybridMultilevel"/>
    <w:tmpl w:val="F0408936"/>
    <w:lvl w:ilvl="0" w:tplc="0413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>
    <w:nsid w:val="429D5021"/>
    <w:multiLevelType w:val="hybridMultilevel"/>
    <w:tmpl w:val="91E20A3C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>
    <w:nsid w:val="4EC47B89"/>
    <w:multiLevelType w:val="hybridMultilevel"/>
    <w:tmpl w:val="06A0701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5339752C"/>
    <w:multiLevelType w:val="hybridMultilevel"/>
    <w:tmpl w:val="B6568094"/>
    <w:lvl w:ilvl="0" w:tplc="0413000F">
      <w:start w:val="1"/>
      <w:numFmt w:val="decimal"/>
      <w:lvlText w:val="%1."/>
      <w:lvlJc w:val="left"/>
      <w:pPr>
        <w:ind w:left="360" w:hanging="360"/>
      </w:pPr>
    </w:lvl>
    <w:lvl w:ilvl="1" w:tplc="04130019" w:tentative="1">
      <w:start w:val="1"/>
      <w:numFmt w:val="lowerLetter"/>
      <w:lvlText w:val="%2."/>
      <w:lvlJc w:val="left"/>
      <w:pPr>
        <w:ind w:left="1080" w:hanging="360"/>
      </w:pPr>
    </w:lvl>
    <w:lvl w:ilvl="2" w:tplc="0413001B" w:tentative="1">
      <w:start w:val="1"/>
      <w:numFmt w:val="lowerRoman"/>
      <w:lvlText w:val="%3."/>
      <w:lvlJc w:val="right"/>
      <w:pPr>
        <w:ind w:left="1800" w:hanging="180"/>
      </w:pPr>
    </w:lvl>
    <w:lvl w:ilvl="3" w:tplc="0413000F" w:tentative="1">
      <w:start w:val="1"/>
      <w:numFmt w:val="decimal"/>
      <w:lvlText w:val="%4."/>
      <w:lvlJc w:val="left"/>
      <w:pPr>
        <w:ind w:left="2520" w:hanging="360"/>
      </w:pPr>
    </w:lvl>
    <w:lvl w:ilvl="4" w:tplc="04130019" w:tentative="1">
      <w:start w:val="1"/>
      <w:numFmt w:val="lowerLetter"/>
      <w:lvlText w:val="%5."/>
      <w:lvlJc w:val="left"/>
      <w:pPr>
        <w:ind w:left="3240" w:hanging="360"/>
      </w:pPr>
    </w:lvl>
    <w:lvl w:ilvl="5" w:tplc="0413001B" w:tentative="1">
      <w:start w:val="1"/>
      <w:numFmt w:val="lowerRoman"/>
      <w:lvlText w:val="%6."/>
      <w:lvlJc w:val="right"/>
      <w:pPr>
        <w:ind w:left="3960" w:hanging="180"/>
      </w:pPr>
    </w:lvl>
    <w:lvl w:ilvl="6" w:tplc="0413000F" w:tentative="1">
      <w:start w:val="1"/>
      <w:numFmt w:val="decimal"/>
      <w:lvlText w:val="%7."/>
      <w:lvlJc w:val="left"/>
      <w:pPr>
        <w:ind w:left="4680" w:hanging="360"/>
      </w:pPr>
    </w:lvl>
    <w:lvl w:ilvl="7" w:tplc="04130019" w:tentative="1">
      <w:start w:val="1"/>
      <w:numFmt w:val="lowerLetter"/>
      <w:lvlText w:val="%8."/>
      <w:lvlJc w:val="left"/>
      <w:pPr>
        <w:ind w:left="5400" w:hanging="360"/>
      </w:pPr>
    </w:lvl>
    <w:lvl w:ilvl="8" w:tplc="0413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3">
    <w:nsid w:val="54C6006D"/>
    <w:multiLevelType w:val="hybridMultilevel"/>
    <w:tmpl w:val="240889F2"/>
    <w:lvl w:ilvl="0" w:tplc="0413000F">
      <w:start w:val="1"/>
      <w:numFmt w:val="decimal"/>
      <w:lvlText w:val="%1."/>
      <w:lvlJc w:val="left"/>
      <w:pPr>
        <w:ind w:left="360" w:hanging="360"/>
      </w:pPr>
    </w:lvl>
    <w:lvl w:ilvl="1" w:tplc="04130019" w:tentative="1">
      <w:start w:val="1"/>
      <w:numFmt w:val="lowerLetter"/>
      <w:lvlText w:val="%2."/>
      <w:lvlJc w:val="left"/>
      <w:pPr>
        <w:ind w:left="1080" w:hanging="360"/>
      </w:pPr>
    </w:lvl>
    <w:lvl w:ilvl="2" w:tplc="0413001B" w:tentative="1">
      <w:start w:val="1"/>
      <w:numFmt w:val="lowerRoman"/>
      <w:lvlText w:val="%3."/>
      <w:lvlJc w:val="right"/>
      <w:pPr>
        <w:ind w:left="1800" w:hanging="180"/>
      </w:pPr>
    </w:lvl>
    <w:lvl w:ilvl="3" w:tplc="0413000F" w:tentative="1">
      <w:start w:val="1"/>
      <w:numFmt w:val="decimal"/>
      <w:lvlText w:val="%4."/>
      <w:lvlJc w:val="left"/>
      <w:pPr>
        <w:ind w:left="2520" w:hanging="360"/>
      </w:pPr>
    </w:lvl>
    <w:lvl w:ilvl="4" w:tplc="04130019" w:tentative="1">
      <w:start w:val="1"/>
      <w:numFmt w:val="lowerLetter"/>
      <w:lvlText w:val="%5."/>
      <w:lvlJc w:val="left"/>
      <w:pPr>
        <w:ind w:left="3240" w:hanging="360"/>
      </w:pPr>
    </w:lvl>
    <w:lvl w:ilvl="5" w:tplc="0413001B" w:tentative="1">
      <w:start w:val="1"/>
      <w:numFmt w:val="lowerRoman"/>
      <w:lvlText w:val="%6."/>
      <w:lvlJc w:val="right"/>
      <w:pPr>
        <w:ind w:left="3960" w:hanging="180"/>
      </w:pPr>
    </w:lvl>
    <w:lvl w:ilvl="6" w:tplc="0413000F" w:tentative="1">
      <w:start w:val="1"/>
      <w:numFmt w:val="decimal"/>
      <w:lvlText w:val="%7."/>
      <w:lvlJc w:val="left"/>
      <w:pPr>
        <w:ind w:left="4680" w:hanging="360"/>
      </w:pPr>
    </w:lvl>
    <w:lvl w:ilvl="7" w:tplc="04130019" w:tentative="1">
      <w:start w:val="1"/>
      <w:numFmt w:val="lowerLetter"/>
      <w:lvlText w:val="%8."/>
      <w:lvlJc w:val="left"/>
      <w:pPr>
        <w:ind w:left="5400" w:hanging="360"/>
      </w:pPr>
    </w:lvl>
    <w:lvl w:ilvl="8" w:tplc="0413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">
    <w:nsid w:val="6CFC5FD1"/>
    <w:multiLevelType w:val="hybridMultilevel"/>
    <w:tmpl w:val="2F0E8474"/>
    <w:lvl w:ilvl="0" w:tplc="0413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5">
    <w:nsid w:val="7521363A"/>
    <w:multiLevelType w:val="hybridMultilevel"/>
    <w:tmpl w:val="1CB6E6F2"/>
    <w:lvl w:ilvl="0" w:tplc="0413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4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>
    <w:nsid w:val="7C7C6F3C"/>
    <w:multiLevelType w:val="hybridMultilevel"/>
    <w:tmpl w:val="7A90482A"/>
    <w:lvl w:ilvl="0" w:tplc="99B43AA0">
      <w:start w:val="3"/>
      <w:numFmt w:val="bullet"/>
      <w:lvlText w:val="-"/>
      <w:lvlJc w:val="left"/>
      <w:pPr>
        <w:ind w:left="360" w:hanging="360"/>
      </w:pPr>
      <w:rPr>
        <w:rFonts w:ascii="Arial" w:eastAsia="Calibri" w:hAnsi="Arial" w:cs="Arial" w:hint="default"/>
      </w:rPr>
    </w:lvl>
    <w:lvl w:ilvl="1" w:tplc="04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>
    <w:nsid w:val="7E6413ED"/>
    <w:multiLevelType w:val="hybridMultilevel"/>
    <w:tmpl w:val="47862E78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13"/>
  </w:num>
  <w:num w:numId="2">
    <w:abstractNumId w:val="11"/>
  </w:num>
  <w:num w:numId="3">
    <w:abstractNumId w:val="15"/>
  </w:num>
  <w:num w:numId="4">
    <w:abstractNumId w:val="10"/>
  </w:num>
  <w:num w:numId="5">
    <w:abstractNumId w:val="17"/>
  </w:num>
  <w:num w:numId="6">
    <w:abstractNumId w:val="3"/>
  </w:num>
  <w:num w:numId="7">
    <w:abstractNumId w:val="9"/>
  </w:num>
  <w:num w:numId="8">
    <w:abstractNumId w:val="0"/>
  </w:num>
  <w:num w:numId="9">
    <w:abstractNumId w:val="8"/>
  </w:num>
  <w:num w:numId="10">
    <w:abstractNumId w:val="6"/>
  </w:num>
  <w:num w:numId="11">
    <w:abstractNumId w:val="16"/>
  </w:num>
  <w:num w:numId="12">
    <w:abstractNumId w:val="1"/>
  </w:num>
  <w:num w:numId="13">
    <w:abstractNumId w:val="5"/>
  </w:num>
  <w:num w:numId="14">
    <w:abstractNumId w:val="4"/>
  </w:num>
  <w:num w:numId="15">
    <w:abstractNumId w:val="12"/>
  </w:num>
  <w:num w:numId="16">
    <w:abstractNumId w:val="2"/>
  </w:num>
  <w:num w:numId="17">
    <w:abstractNumId w:val="14"/>
  </w:num>
  <w:num w:numId="18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doNotDisplayPageBoundaries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04997"/>
    <w:rsid w:val="00000051"/>
    <w:rsid w:val="00002A1A"/>
    <w:rsid w:val="0000348E"/>
    <w:rsid w:val="00003DFC"/>
    <w:rsid w:val="00010690"/>
    <w:rsid w:val="00011FAD"/>
    <w:rsid w:val="000123BA"/>
    <w:rsid w:val="0001247C"/>
    <w:rsid w:val="00014E91"/>
    <w:rsid w:val="00016E63"/>
    <w:rsid w:val="000203D9"/>
    <w:rsid w:val="000302A4"/>
    <w:rsid w:val="0003169B"/>
    <w:rsid w:val="00032929"/>
    <w:rsid w:val="00032A66"/>
    <w:rsid w:val="00054419"/>
    <w:rsid w:val="0005571A"/>
    <w:rsid w:val="00060E09"/>
    <w:rsid w:val="00063426"/>
    <w:rsid w:val="0006385E"/>
    <w:rsid w:val="0006484C"/>
    <w:rsid w:val="00065025"/>
    <w:rsid w:val="000660BA"/>
    <w:rsid w:val="000662D0"/>
    <w:rsid w:val="000666B2"/>
    <w:rsid w:val="00070DEE"/>
    <w:rsid w:val="00077CB9"/>
    <w:rsid w:val="0008031A"/>
    <w:rsid w:val="000803BF"/>
    <w:rsid w:val="0008102D"/>
    <w:rsid w:val="000814FA"/>
    <w:rsid w:val="00090CCA"/>
    <w:rsid w:val="000930BE"/>
    <w:rsid w:val="00093881"/>
    <w:rsid w:val="0009545D"/>
    <w:rsid w:val="000977B5"/>
    <w:rsid w:val="000A01D7"/>
    <w:rsid w:val="000A5494"/>
    <w:rsid w:val="000A6787"/>
    <w:rsid w:val="000A68AA"/>
    <w:rsid w:val="000B45F2"/>
    <w:rsid w:val="000B66C5"/>
    <w:rsid w:val="000C2217"/>
    <w:rsid w:val="000D01D3"/>
    <w:rsid w:val="000D28A3"/>
    <w:rsid w:val="000D69D4"/>
    <w:rsid w:val="000E617F"/>
    <w:rsid w:val="000F085E"/>
    <w:rsid w:val="000F39DF"/>
    <w:rsid w:val="000F42FF"/>
    <w:rsid w:val="000F6222"/>
    <w:rsid w:val="000F7DB8"/>
    <w:rsid w:val="00107230"/>
    <w:rsid w:val="00112732"/>
    <w:rsid w:val="00112AE4"/>
    <w:rsid w:val="00114039"/>
    <w:rsid w:val="00122AD4"/>
    <w:rsid w:val="00124E6E"/>
    <w:rsid w:val="00124EA2"/>
    <w:rsid w:val="001256DA"/>
    <w:rsid w:val="0014296A"/>
    <w:rsid w:val="00144F96"/>
    <w:rsid w:val="00146EE2"/>
    <w:rsid w:val="0014726A"/>
    <w:rsid w:val="00157139"/>
    <w:rsid w:val="00160E2C"/>
    <w:rsid w:val="00167D48"/>
    <w:rsid w:val="0017454E"/>
    <w:rsid w:val="00175BFB"/>
    <w:rsid w:val="00176222"/>
    <w:rsid w:val="001774EE"/>
    <w:rsid w:val="00182983"/>
    <w:rsid w:val="00184FF6"/>
    <w:rsid w:val="00190085"/>
    <w:rsid w:val="00190F17"/>
    <w:rsid w:val="00196B19"/>
    <w:rsid w:val="00197D86"/>
    <w:rsid w:val="00197F16"/>
    <w:rsid w:val="001A7866"/>
    <w:rsid w:val="001B2C19"/>
    <w:rsid w:val="001C081C"/>
    <w:rsid w:val="001C2DA3"/>
    <w:rsid w:val="001C34C3"/>
    <w:rsid w:val="001C4B23"/>
    <w:rsid w:val="001D497D"/>
    <w:rsid w:val="001D4EE7"/>
    <w:rsid w:val="001D5142"/>
    <w:rsid w:val="001D5FB2"/>
    <w:rsid w:val="001E43D4"/>
    <w:rsid w:val="001E6D85"/>
    <w:rsid w:val="001E7A86"/>
    <w:rsid w:val="001F2FFB"/>
    <w:rsid w:val="001F4248"/>
    <w:rsid w:val="001F5321"/>
    <w:rsid w:val="00203BD0"/>
    <w:rsid w:val="00215159"/>
    <w:rsid w:val="002161C7"/>
    <w:rsid w:val="0022251A"/>
    <w:rsid w:val="00222F56"/>
    <w:rsid w:val="00224050"/>
    <w:rsid w:val="002265F5"/>
    <w:rsid w:val="00226EC1"/>
    <w:rsid w:val="0023141B"/>
    <w:rsid w:val="00236AB6"/>
    <w:rsid w:val="002403DD"/>
    <w:rsid w:val="00241C3A"/>
    <w:rsid w:val="00241FE1"/>
    <w:rsid w:val="00243627"/>
    <w:rsid w:val="00243EE0"/>
    <w:rsid w:val="00252A75"/>
    <w:rsid w:val="00261112"/>
    <w:rsid w:val="002612EB"/>
    <w:rsid w:val="0027591C"/>
    <w:rsid w:val="00276369"/>
    <w:rsid w:val="00277846"/>
    <w:rsid w:val="002813EF"/>
    <w:rsid w:val="00282366"/>
    <w:rsid w:val="00283E56"/>
    <w:rsid w:val="00286D2F"/>
    <w:rsid w:val="0028726C"/>
    <w:rsid w:val="0029025F"/>
    <w:rsid w:val="0029299D"/>
    <w:rsid w:val="002929DD"/>
    <w:rsid w:val="002A59B8"/>
    <w:rsid w:val="002B28F4"/>
    <w:rsid w:val="002B39F1"/>
    <w:rsid w:val="002B68F0"/>
    <w:rsid w:val="002B7EC2"/>
    <w:rsid w:val="002C04DB"/>
    <w:rsid w:val="002C71A6"/>
    <w:rsid w:val="002C7F4E"/>
    <w:rsid w:val="002D7AAB"/>
    <w:rsid w:val="002E42F5"/>
    <w:rsid w:val="002F180D"/>
    <w:rsid w:val="002F1C08"/>
    <w:rsid w:val="002F3475"/>
    <w:rsid w:val="002F3864"/>
    <w:rsid w:val="002F38DC"/>
    <w:rsid w:val="002F653E"/>
    <w:rsid w:val="002F6D46"/>
    <w:rsid w:val="0030575E"/>
    <w:rsid w:val="003068A1"/>
    <w:rsid w:val="00307CD3"/>
    <w:rsid w:val="00312C5A"/>
    <w:rsid w:val="00326227"/>
    <w:rsid w:val="003272C4"/>
    <w:rsid w:val="0032787F"/>
    <w:rsid w:val="00332628"/>
    <w:rsid w:val="00334A35"/>
    <w:rsid w:val="00335B24"/>
    <w:rsid w:val="00337201"/>
    <w:rsid w:val="00340273"/>
    <w:rsid w:val="00352F53"/>
    <w:rsid w:val="003555D4"/>
    <w:rsid w:val="003577E1"/>
    <w:rsid w:val="00357A30"/>
    <w:rsid w:val="00362573"/>
    <w:rsid w:val="00370943"/>
    <w:rsid w:val="0037263C"/>
    <w:rsid w:val="003744C8"/>
    <w:rsid w:val="003815C6"/>
    <w:rsid w:val="00383039"/>
    <w:rsid w:val="00384985"/>
    <w:rsid w:val="003A0295"/>
    <w:rsid w:val="003A65C3"/>
    <w:rsid w:val="003C07C9"/>
    <w:rsid w:val="003C28D0"/>
    <w:rsid w:val="003C2E46"/>
    <w:rsid w:val="003C501E"/>
    <w:rsid w:val="003C7A6C"/>
    <w:rsid w:val="003D2778"/>
    <w:rsid w:val="003D330E"/>
    <w:rsid w:val="003D4E2B"/>
    <w:rsid w:val="003E3D51"/>
    <w:rsid w:val="003E6B37"/>
    <w:rsid w:val="003F11A8"/>
    <w:rsid w:val="003F3851"/>
    <w:rsid w:val="003F483A"/>
    <w:rsid w:val="00401DC7"/>
    <w:rsid w:val="0040231F"/>
    <w:rsid w:val="0040410C"/>
    <w:rsid w:val="00404997"/>
    <w:rsid w:val="00405C43"/>
    <w:rsid w:val="0040681E"/>
    <w:rsid w:val="0040746F"/>
    <w:rsid w:val="0041228A"/>
    <w:rsid w:val="00414848"/>
    <w:rsid w:val="00414E40"/>
    <w:rsid w:val="00436143"/>
    <w:rsid w:val="0044468F"/>
    <w:rsid w:val="004447F7"/>
    <w:rsid w:val="00444984"/>
    <w:rsid w:val="00444C95"/>
    <w:rsid w:val="00450DD0"/>
    <w:rsid w:val="00452282"/>
    <w:rsid w:val="004571D0"/>
    <w:rsid w:val="0045758B"/>
    <w:rsid w:val="004612C6"/>
    <w:rsid w:val="0046434A"/>
    <w:rsid w:val="0047205D"/>
    <w:rsid w:val="0047310C"/>
    <w:rsid w:val="004735EE"/>
    <w:rsid w:val="00476121"/>
    <w:rsid w:val="00480894"/>
    <w:rsid w:val="00487C77"/>
    <w:rsid w:val="004906F8"/>
    <w:rsid w:val="00493251"/>
    <w:rsid w:val="00493EA8"/>
    <w:rsid w:val="004A0505"/>
    <w:rsid w:val="004A0F98"/>
    <w:rsid w:val="004B5BA1"/>
    <w:rsid w:val="004B5BF6"/>
    <w:rsid w:val="004C03B6"/>
    <w:rsid w:val="004D32AD"/>
    <w:rsid w:val="004D3D45"/>
    <w:rsid w:val="004D4411"/>
    <w:rsid w:val="004D4817"/>
    <w:rsid w:val="004D597E"/>
    <w:rsid w:val="004D6CB1"/>
    <w:rsid w:val="004D72E4"/>
    <w:rsid w:val="004E25A4"/>
    <w:rsid w:val="004E4097"/>
    <w:rsid w:val="004E5404"/>
    <w:rsid w:val="004E56E9"/>
    <w:rsid w:val="004E6062"/>
    <w:rsid w:val="004E702B"/>
    <w:rsid w:val="004F0B5F"/>
    <w:rsid w:val="00500FD2"/>
    <w:rsid w:val="00503D20"/>
    <w:rsid w:val="00505307"/>
    <w:rsid w:val="00506360"/>
    <w:rsid w:val="00510583"/>
    <w:rsid w:val="00510D4F"/>
    <w:rsid w:val="0051348D"/>
    <w:rsid w:val="00520A12"/>
    <w:rsid w:val="005213EF"/>
    <w:rsid w:val="005263CC"/>
    <w:rsid w:val="00531CAE"/>
    <w:rsid w:val="00532827"/>
    <w:rsid w:val="0053283B"/>
    <w:rsid w:val="00537F56"/>
    <w:rsid w:val="00552C96"/>
    <w:rsid w:val="00555084"/>
    <w:rsid w:val="00555A31"/>
    <w:rsid w:val="00560583"/>
    <w:rsid w:val="00562C05"/>
    <w:rsid w:val="00565A1E"/>
    <w:rsid w:val="005660DD"/>
    <w:rsid w:val="0056661B"/>
    <w:rsid w:val="005668C3"/>
    <w:rsid w:val="00571196"/>
    <w:rsid w:val="00571774"/>
    <w:rsid w:val="005768B8"/>
    <w:rsid w:val="00580FEF"/>
    <w:rsid w:val="00582C7D"/>
    <w:rsid w:val="00582D35"/>
    <w:rsid w:val="005843A0"/>
    <w:rsid w:val="00584C25"/>
    <w:rsid w:val="00585C2E"/>
    <w:rsid w:val="00587B21"/>
    <w:rsid w:val="005910BA"/>
    <w:rsid w:val="0059478C"/>
    <w:rsid w:val="005A3975"/>
    <w:rsid w:val="005A59A0"/>
    <w:rsid w:val="005A7270"/>
    <w:rsid w:val="005B1493"/>
    <w:rsid w:val="005B2B0F"/>
    <w:rsid w:val="005B6327"/>
    <w:rsid w:val="005B7299"/>
    <w:rsid w:val="005C1055"/>
    <w:rsid w:val="005C25D6"/>
    <w:rsid w:val="005D2C4F"/>
    <w:rsid w:val="005D2D7D"/>
    <w:rsid w:val="005D5374"/>
    <w:rsid w:val="005E42DD"/>
    <w:rsid w:val="005E75D0"/>
    <w:rsid w:val="005F6603"/>
    <w:rsid w:val="006026D0"/>
    <w:rsid w:val="00604F25"/>
    <w:rsid w:val="0060797C"/>
    <w:rsid w:val="0061238F"/>
    <w:rsid w:val="00612AB8"/>
    <w:rsid w:val="00614613"/>
    <w:rsid w:val="00617CC6"/>
    <w:rsid w:val="0062081E"/>
    <w:rsid w:val="00620C6F"/>
    <w:rsid w:val="00621279"/>
    <w:rsid w:val="00621D0B"/>
    <w:rsid w:val="00622A92"/>
    <w:rsid w:val="0062581F"/>
    <w:rsid w:val="00626B34"/>
    <w:rsid w:val="0063108C"/>
    <w:rsid w:val="00634854"/>
    <w:rsid w:val="00635A19"/>
    <w:rsid w:val="0064011B"/>
    <w:rsid w:val="00640223"/>
    <w:rsid w:val="00640860"/>
    <w:rsid w:val="00641118"/>
    <w:rsid w:val="00643209"/>
    <w:rsid w:val="00655251"/>
    <w:rsid w:val="00655DCD"/>
    <w:rsid w:val="0066539F"/>
    <w:rsid w:val="00665988"/>
    <w:rsid w:val="00666664"/>
    <w:rsid w:val="00667E6E"/>
    <w:rsid w:val="00672294"/>
    <w:rsid w:val="00673C69"/>
    <w:rsid w:val="006815C2"/>
    <w:rsid w:val="006839D1"/>
    <w:rsid w:val="0068461E"/>
    <w:rsid w:val="00690A2C"/>
    <w:rsid w:val="00691752"/>
    <w:rsid w:val="0069257C"/>
    <w:rsid w:val="0069295D"/>
    <w:rsid w:val="006A7327"/>
    <w:rsid w:val="006B1186"/>
    <w:rsid w:val="006B4838"/>
    <w:rsid w:val="006B79EB"/>
    <w:rsid w:val="006C0360"/>
    <w:rsid w:val="006C0CB6"/>
    <w:rsid w:val="006C4F3E"/>
    <w:rsid w:val="006C54C5"/>
    <w:rsid w:val="006C6C4D"/>
    <w:rsid w:val="006D0937"/>
    <w:rsid w:val="006D3C2B"/>
    <w:rsid w:val="006E023B"/>
    <w:rsid w:val="006E22E5"/>
    <w:rsid w:val="006E2E9C"/>
    <w:rsid w:val="006E546C"/>
    <w:rsid w:val="006E5EB2"/>
    <w:rsid w:val="006E631C"/>
    <w:rsid w:val="006E7148"/>
    <w:rsid w:val="006F18DF"/>
    <w:rsid w:val="006F3DFA"/>
    <w:rsid w:val="00701C2E"/>
    <w:rsid w:val="007026A4"/>
    <w:rsid w:val="00704A58"/>
    <w:rsid w:val="0070548B"/>
    <w:rsid w:val="00705875"/>
    <w:rsid w:val="00705B36"/>
    <w:rsid w:val="00705B4A"/>
    <w:rsid w:val="00713724"/>
    <w:rsid w:val="007204A1"/>
    <w:rsid w:val="00721DD4"/>
    <w:rsid w:val="00722FDC"/>
    <w:rsid w:val="00723653"/>
    <w:rsid w:val="007303C1"/>
    <w:rsid w:val="00731555"/>
    <w:rsid w:val="007402E2"/>
    <w:rsid w:val="0074335D"/>
    <w:rsid w:val="00745554"/>
    <w:rsid w:val="00754A56"/>
    <w:rsid w:val="00760CCC"/>
    <w:rsid w:val="007611AE"/>
    <w:rsid w:val="007821AA"/>
    <w:rsid w:val="007828F8"/>
    <w:rsid w:val="0078406A"/>
    <w:rsid w:val="00784EC4"/>
    <w:rsid w:val="00786591"/>
    <w:rsid w:val="00790F23"/>
    <w:rsid w:val="00797736"/>
    <w:rsid w:val="007A6752"/>
    <w:rsid w:val="007A7D10"/>
    <w:rsid w:val="007B1B32"/>
    <w:rsid w:val="007B222B"/>
    <w:rsid w:val="007B7550"/>
    <w:rsid w:val="007C03E9"/>
    <w:rsid w:val="007C2D34"/>
    <w:rsid w:val="007C33B9"/>
    <w:rsid w:val="007C354E"/>
    <w:rsid w:val="007C3AC3"/>
    <w:rsid w:val="007C43F5"/>
    <w:rsid w:val="007C58FC"/>
    <w:rsid w:val="007C732D"/>
    <w:rsid w:val="007D0B79"/>
    <w:rsid w:val="007D0BF7"/>
    <w:rsid w:val="007D1F5B"/>
    <w:rsid w:val="007D2628"/>
    <w:rsid w:val="007D3604"/>
    <w:rsid w:val="007D4E38"/>
    <w:rsid w:val="007E12D4"/>
    <w:rsid w:val="007E2A2A"/>
    <w:rsid w:val="007E6342"/>
    <w:rsid w:val="007E71C4"/>
    <w:rsid w:val="007F1983"/>
    <w:rsid w:val="007F605D"/>
    <w:rsid w:val="00813786"/>
    <w:rsid w:val="0081394C"/>
    <w:rsid w:val="008143E8"/>
    <w:rsid w:val="008154EF"/>
    <w:rsid w:val="00817F4B"/>
    <w:rsid w:val="00821671"/>
    <w:rsid w:val="0082410C"/>
    <w:rsid w:val="0082787F"/>
    <w:rsid w:val="00837CEB"/>
    <w:rsid w:val="008428B5"/>
    <w:rsid w:val="00842C34"/>
    <w:rsid w:val="008447EE"/>
    <w:rsid w:val="008478CF"/>
    <w:rsid w:val="00853448"/>
    <w:rsid w:val="00854993"/>
    <w:rsid w:val="0085558B"/>
    <w:rsid w:val="0086267B"/>
    <w:rsid w:val="00865A07"/>
    <w:rsid w:val="00870200"/>
    <w:rsid w:val="008710C0"/>
    <w:rsid w:val="008834A8"/>
    <w:rsid w:val="008965A0"/>
    <w:rsid w:val="008A0F7B"/>
    <w:rsid w:val="008A34A7"/>
    <w:rsid w:val="008B1A20"/>
    <w:rsid w:val="008B6790"/>
    <w:rsid w:val="008C00EC"/>
    <w:rsid w:val="008C0E3F"/>
    <w:rsid w:val="008C29BE"/>
    <w:rsid w:val="008C5380"/>
    <w:rsid w:val="008D042A"/>
    <w:rsid w:val="008D3E1C"/>
    <w:rsid w:val="008D639B"/>
    <w:rsid w:val="008E19EA"/>
    <w:rsid w:val="008E2540"/>
    <w:rsid w:val="008E51A5"/>
    <w:rsid w:val="008E58B5"/>
    <w:rsid w:val="008E6015"/>
    <w:rsid w:val="008E63F4"/>
    <w:rsid w:val="008E7C6B"/>
    <w:rsid w:val="008F5765"/>
    <w:rsid w:val="00900BFB"/>
    <w:rsid w:val="009012E3"/>
    <w:rsid w:val="00910DF7"/>
    <w:rsid w:val="0091242A"/>
    <w:rsid w:val="00912B7B"/>
    <w:rsid w:val="00913781"/>
    <w:rsid w:val="00915A34"/>
    <w:rsid w:val="00916EEB"/>
    <w:rsid w:val="00924C57"/>
    <w:rsid w:val="00934357"/>
    <w:rsid w:val="00936690"/>
    <w:rsid w:val="00942167"/>
    <w:rsid w:val="0094566D"/>
    <w:rsid w:val="00947381"/>
    <w:rsid w:val="00950C93"/>
    <w:rsid w:val="0096446F"/>
    <w:rsid w:val="00964AF3"/>
    <w:rsid w:val="009653C9"/>
    <w:rsid w:val="00971877"/>
    <w:rsid w:val="0097397D"/>
    <w:rsid w:val="009821F5"/>
    <w:rsid w:val="009878E9"/>
    <w:rsid w:val="0099162D"/>
    <w:rsid w:val="009917E0"/>
    <w:rsid w:val="00991B8A"/>
    <w:rsid w:val="00992748"/>
    <w:rsid w:val="0099326D"/>
    <w:rsid w:val="00993E71"/>
    <w:rsid w:val="00993F6C"/>
    <w:rsid w:val="009957A9"/>
    <w:rsid w:val="009964D8"/>
    <w:rsid w:val="009979FD"/>
    <w:rsid w:val="009A3556"/>
    <w:rsid w:val="009A38A3"/>
    <w:rsid w:val="009A3C26"/>
    <w:rsid w:val="009B6CD2"/>
    <w:rsid w:val="009C2CE9"/>
    <w:rsid w:val="009C7F1A"/>
    <w:rsid w:val="009D0962"/>
    <w:rsid w:val="009D26BC"/>
    <w:rsid w:val="009D34E2"/>
    <w:rsid w:val="009D7DE9"/>
    <w:rsid w:val="009E2859"/>
    <w:rsid w:val="009E53B0"/>
    <w:rsid w:val="009F0D2D"/>
    <w:rsid w:val="009F1E39"/>
    <w:rsid w:val="009F4B39"/>
    <w:rsid w:val="009F5A5E"/>
    <w:rsid w:val="00A0183F"/>
    <w:rsid w:val="00A03C07"/>
    <w:rsid w:val="00A11ACE"/>
    <w:rsid w:val="00A121DE"/>
    <w:rsid w:val="00A14B0A"/>
    <w:rsid w:val="00A15410"/>
    <w:rsid w:val="00A154B7"/>
    <w:rsid w:val="00A2319A"/>
    <w:rsid w:val="00A2433A"/>
    <w:rsid w:val="00A31D18"/>
    <w:rsid w:val="00A35B55"/>
    <w:rsid w:val="00A367F2"/>
    <w:rsid w:val="00A37333"/>
    <w:rsid w:val="00A37BC2"/>
    <w:rsid w:val="00A41A7B"/>
    <w:rsid w:val="00A420C0"/>
    <w:rsid w:val="00A42148"/>
    <w:rsid w:val="00A4374E"/>
    <w:rsid w:val="00A4492B"/>
    <w:rsid w:val="00A45985"/>
    <w:rsid w:val="00A46B36"/>
    <w:rsid w:val="00A51CFA"/>
    <w:rsid w:val="00A55126"/>
    <w:rsid w:val="00A56A09"/>
    <w:rsid w:val="00A6066E"/>
    <w:rsid w:val="00A62759"/>
    <w:rsid w:val="00A66765"/>
    <w:rsid w:val="00A71BFA"/>
    <w:rsid w:val="00A73E7A"/>
    <w:rsid w:val="00A748C3"/>
    <w:rsid w:val="00A75942"/>
    <w:rsid w:val="00A777BF"/>
    <w:rsid w:val="00A82AE0"/>
    <w:rsid w:val="00A831E7"/>
    <w:rsid w:val="00A85413"/>
    <w:rsid w:val="00A87568"/>
    <w:rsid w:val="00A94564"/>
    <w:rsid w:val="00AB1362"/>
    <w:rsid w:val="00AB7448"/>
    <w:rsid w:val="00AC3869"/>
    <w:rsid w:val="00AD2737"/>
    <w:rsid w:val="00AD3768"/>
    <w:rsid w:val="00AD3DCA"/>
    <w:rsid w:val="00AD578A"/>
    <w:rsid w:val="00AD77D9"/>
    <w:rsid w:val="00AE622E"/>
    <w:rsid w:val="00AE6E3F"/>
    <w:rsid w:val="00AE7C19"/>
    <w:rsid w:val="00AF07CD"/>
    <w:rsid w:val="00AF3EB9"/>
    <w:rsid w:val="00AF4A71"/>
    <w:rsid w:val="00AF5536"/>
    <w:rsid w:val="00AF6522"/>
    <w:rsid w:val="00AF72A8"/>
    <w:rsid w:val="00B066C9"/>
    <w:rsid w:val="00B06C8B"/>
    <w:rsid w:val="00B15643"/>
    <w:rsid w:val="00B159E8"/>
    <w:rsid w:val="00B17619"/>
    <w:rsid w:val="00B24D9C"/>
    <w:rsid w:val="00B26C6E"/>
    <w:rsid w:val="00B35655"/>
    <w:rsid w:val="00B371BD"/>
    <w:rsid w:val="00B378B5"/>
    <w:rsid w:val="00B4235B"/>
    <w:rsid w:val="00B44923"/>
    <w:rsid w:val="00B46012"/>
    <w:rsid w:val="00B50C87"/>
    <w:rsid w:val="00B5293E"/>
    <w:rsid w:val="00B54614"/>
    <w:rsid w:val="00B54C25"/>
    <w:rsid w:val="00B5500E"/>
    <w:rsid w:val="00B6259F"/>
    <w:rsid w:val="00B65695"/>
    <w:rsid w:val="00B66821"/>
    <w:rsid w:val="00B715DA"/>
    <w:rsid w:val="00B71FA8"/>
    <w:rsid w:val="00B81C62"/>
    <w:rsid w:val="00B8397E"/>
    <w:rsid w:val="00B84DB4"/>
    <w:rsid w:val="00B854AA"/>
    <w:rsid w:val="00B87744"/>
    <w:rsid w:val="00B919DE"/>
    <w:rsid w:val="00B933A0"/>
    <w:rsid w:val="00B935DA"/>
    <w:rsid w:val="00BA5909"/>
    <w:rsid w:val="00BB659B"/>
    <w:rsid w:val="00BB79D5"/>
    <w:rsid w:val="00BC4AAA"/>
    <w:rsid w:val="00BD47C1"/>
    <w:rsid w:val="00BD6BC2"/>
    <w:rsid w:val="00BD7E05"/>
    <w:rsid w:val="00BE4716"/>
    <w:rsid w:val="00BE4806"/>
    <w:rsid w:val="00C037AB"/>
    <w:rsid w:val="00C04A3E"/>
    <w:rsid w:val="00C110A1"/>
    <w:rsid w:val="00C13920"/>
    <w:rsid w:val="00C27BB0"/>
    <w:rsid w:val="00C30DCD"/>
    <w:rsid w:val="00C32663"/>
    <w:rsid w:val="00C32A41"/>
    <w:rsid w:val="00C33174"/>
    <w:rsid w:val="00C36541"/>
    <w:rsid w:val="00C41F0F"/>
    <w:rsid w:val="00C435CF"/>
    <w:rsid w:val="00C45398"/>
    <w:rsid w:val="00C4708B"/>
    <w:rsid w:val="00C47723"/>
    <w:rsid w:val="00C60D43"/>
    <w:rsid w:val="00C62BC9"/>
    <w:rsid w:val="00C65DD9"/>
    <w:rsid w:val="00C6622C"/>
    <w:rsid w:val="00C670DF"/>
    <w:rsid w:val="00C745B3"/>
    <w:rsid w:val="00C75EDF"/>
    <w:rsid w:val="00C76ACD"/>
    <w:rsid w:val="00C858CD"/>
    <w:rsid w:val="00C9142B"/>
    <w:rsid w:val="00C95321"/>
    <w:rsid w:val="00CA173B"/>
    <w:rsid w:val="00CA345B"/>
    <w:rsid w:val="00CA4A86"/>
    <w:rsid w:val="00CA5087"/>
    <w:rsid w:val="00CA6B2C"/>
    <w:rsid w:val="00CC0F1A"/>
    <w:rsid w:val="00CC11F1"/>
    <w:rsid w:val="00CC3E9F"/>
    <w:rsid w:val="00CC6F6C"/>
    <w:rsid w:val="00CC700D"/>
    <w:rsid w:val="00CD0C42"/>
    <w:rsid w:val="00CD0EE9"/>
    <w:rsid w:val="00CD4E47"/>
    <w:rsid w:val="00CD7EB2"/>
    <w:rsid w:val="00CE0BA5"/>
    <w:rsid w:val="00CE33DC"/>
    <w:rsid w:val="00CE4380"/>
    <w:rsid w:val="00CE5E00"/>
    <w:rsid w:val="00CE65D3"/>
    <w:rsid w:val="00CF048B"/>
    <w:rsid w:val="00CF0931"/>
    <w:rsid w:val="00CF0BFC"/>
    <w:rsid w:val="00CF1DD4"/>
    <w:rsid w:val="00CF420E"/>
    <w:rsid w:val="00CF666B"/>
    <w:rsid w:val="00CF6CDE"/>
    <w:rsid w:val="00D017E8"/>
    <w:rsid w:val="00D02F64"/>
    <w:rsid w:val="00D03E06"/>
    <w:rsid w:val="00D0471C"/>
    <w:rsid w:val="00D04E7A"/>
    <w:rsid w:val="00D05EEE"/>
    <w:rsid w:val="00D0713A"/>
    <w:rsid w:val="00D07E5B"/>
    <w:rsid w:val="00D10CD8"/>
    <w:rsid w:val="00D12212"/>
    <w:rsid w:val="00D14176"/>
    <w:rsid w:val="00D15B65"/>
    <w:rsid w:val="00D17DE5"/>
    <w:rsid w:val="00D2068D"/>
    <w:rsid w:val="00D32647"/>
    <w:rsid w:val="00D32950"/>
    <w:rsid w:val="00D343BA"/>
    <w:rsid w:val="00D420ED"/>
    <w:rsid w:val="00D425CB"/>
    <w:rsid w:val="00D4315C"/>
    <w:rsid w:val="00D4755E"/>
    <w:rsid w:val="00D54306"/>
    <w:rsid w:val="00D60FE5"/>
    <w:rsid w:val="00D610A0"/>
    <w:rsid w:val="00D61C09"/>
    <w:rsid w:val="00D621CD"/>
    <w:rsid w:val="00D67149"/>
    <w:rsid w:val="00D67927"/>
    <w:rsid w:val="00D71A75"/>
    <w:rsid w:val="00D72009"/>
    <w:rsid w:val="00D7235A"/>
    <w:rsid w:val="00D7614E"/>
    <w:rsid w:val="00D81143"/>
    <w:rsid w:val="00D81876"/>
    <w:rsid w:val="00D9211C"/>
    <w:rsid w:val="00D961D6"/>
    <w:rsid w:val="00D96D06"/>
    <w:rsid w:val="00DA0241"/>
    <w:rsid w:val="00DA0977"/>
    <w:rsid w:val="00DA0D30"/>
    <w:rsid w:val="00DA3049"/>
    <w:rsid w:val="00DA35C9"/>
    <w:rsid w:val="00DA3DB9"/>
    <w:rsid w:val="00DA6158"/>
    <w:rsid w:val="00DB1A6E"/>
    <w:rsid w:val="00DB6660"/>
    <w:rsid w:val="00DB760E"/>
    <w:rsid w:val="00DC08E7"/>
    <w:rsid w:val="00DC1D8E"/>
    <w:rsid w:val="00DC249C"/>
    <w:rsid w:val="00DD4C1B"/>
    <w:rsid w:val="00DD768E"/>
    <w:rsid w:val="00DE063B"/>
    <w:rsid w:val="00DE0F80"/>
    <w:rsid w:val="00DE1CC3"/>
    <w:rsid w:val="00DE323F"/>
    <w:rsid w:val="00DE5BBC"/>
    <w:rsid w:val="00DE6E03"/>
    <w:rsid w:val="00DE73FD"/>
    <w:rsid w:val="00DF0E20"/>
    <w:rsid w:val="00DF28DB"/>
    <w:rsid w:val="00DF29DB"/>
    <w:rsid w:val="00DF7B27"/>
    <w:rsid w:val="00E1608D"/>
    <w:rsid w:val="00E16297"/>
    <w:rsid w:val="00E16384"/>
    <w:rsid w:val="00E1667C"/>
    <w:rsid w:val="00E220FD"/>
    <w:rsid w:val="00E233F9"/>
    <w:rsid w:val="00E24A1C"/>
    <w:rsid w:val="00E37FF4"/>
    <w:rsid w:val="00E40B95"/>
    <w:rsid w:val="00E41765"/>
    <w:rsid w:val="00E50993"/>
    <w:rsid w:val="00E5180C"/>
    <w:rsid w:val="00E531A7"/>
    <w:rsid w:val="00E56561"/>
    <w:rsid w:val="00E61DE6"/>
    <w:rsid w:val="00E66527"/>
    <w:rsid w:val="00E67211"/>
    <w:rsid w:val="00E74503"/>
    <w:rsid w:val="00E74A94"/>
    <w:rsid w:val="00E76C87"/>
    <w:rsid w:val="00E842D7"/>
    <w:rsid w:val="00E87037"/>
    <w:rsid w:val="00E95923"/>
    <w:rsid w:val="00EA2C64"/>
    <w:rsid w:val="00EA7281"/>
    <w:rsid w:val="00EB3AB0"/>
    <w:rsid w:val="00EB5EA5"/>
    <w:rsid w:val="00EB7325"/>
    <w:rsid w:val="00EB7C28"/>
    <w:rsid w:val="00ED44DF"/>
    <w:rsid w:val="00ED4D3B"/>
    <w:rsid w:val="00ED6BBD"/>
    <w:rsid w:val="00EE07C1"/>
    <w:rsid w:val="00EE3CA7"/>
    <w:rsid w:val="00EE4459"/>
    <w:rsid w:val="00EF062F"/>
    <w:rsid w:val="00EF4258"/>
    <w:rsid w:val="00EF6457"/>
    <w:rsid w:val="00F03C09"/>
    <w:rsid w:val="00F05C4D"/>
    <w:rsid w:val="00F10661"/>
    <w:rsid w:val="00F128E0"/>
    <w:rsid w:val="00F12959"/>
    <w:rsid w:val="00F155FD"/>
    <w:rsid w:val="00F24F60"/>
    <w:rsid w:val="00F25C65"/>
    <w:rsid w:val="00F30C39"/>
    <w:rsid w:val="00F413DD"/>
    <w:rsid w:val="00F41A29"/>
    <w:rsid w:val="00F41E28"/>
    <w:rsid w:val="00F457FA"/>
    <w:rsid w:val="00F463C4"/>
    <w:rsid w:val="00F4649F"/>
    <w:rsid w:val="00F50623"/>
    <w:rsid w:val="00F5696F"/>
    <w:rsid w:val="00F572AC"/>
    <w:rsid w:val="00F5763F"/>
    <w:rsid w:val="00F57F19"/>
    <w:rsid w:val="00F62456"/>
    <w:rsid w:val="00F63856"/>
    <w:rsid w:val="00F6479A"/>
    <w:rsid w:val="00F650DE"/>
    <w:rsid w:val="00F66487"/>
    <w:rsid w:val="00F71A47"/>
    <w:rsid w:val="00F71DB0"/>
    <w:rsid w:val="00F81ADB"/>
    <w:rsid w:val="00F81D8C"/>
    <w:rsid w:val="00F82F8A"/>
    <w:rsid w:val="00F91300"/>
    <w:rsid w:val="00F93B3C"/>
    <w:rsid w:val="00FA0146"/>
    <w:rsid w:val="00FA0549"/>
    <w:rsid w:val="00FA05A0"/>
    <w:rsid w:val="00FA09CE"/>
    <w:rsid w:val="00FA32EB"/>
    <w:rsid w:val="00FA3B6F"/>
    <w:rsid w:val="00FB146D"/>
    <w:rsid w:val="00FB604F"/>
    <w:rsid w:val="00FC17A5"/>
    <w:rsid w:val="00FC2041"/>
    <w:rsid w:val="00FC42C7"/>
    <w:rsid w:val="00FC5537"/>
    <w:rsid w:val="00FC57E4"/>
    <w:rsid w:val="00FC59BA"/>
    <w:rsid w:val="00FC5AE9"/>
    <w:rsid w:val="00FC5CD4"/>
    <w:rsid w:val="00FC60C7"/>
    <w:rsid w:val="00FC6630"/>
    <w:rsid w:val="00FC7F6B"/>
    <w:rsid w:val="00FE426B"/>
    <w:rsid w:val="00FE5205"/>
    <w:rsid w:val="00FE563D"/>
    <w:rsid w:val="00FE7063"/>
    <w:rsid w:val="00FF22F8"/>
    <w:rsid w:val="00FF49A3"/>
    <w:rsid w:val="00FF49E8"/>
    <w:rsid w:val="00FF4D22"/>
    <w:rsid w:val="00FF7D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04997"/>
    <w:pPr>
      <w:spacing w:after="0" w:line="240" w:lineRule="auto"/>
    </w:pPr>
    <w:rPr>
      <w:rFonts w:ascii="Arial" w:eastAsia="Times New Roman" w:hAnsi="Arial" w:cs="Times New Roman"/>
      <w:sz w:val="20"/>
      <w:szCs w:val="24"/>
      <w:lang w:val="en-GB"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404997"/>
    <w:pPr>
      <w:keepNext/>
      <w:keepLines/>
      <w:spacing w:before="480" w:line="276" w:lineRule="auto"/>
      <w:outlineLvl w:val="0"/>
    </w:pPr>
    <w:rPr>
      <w:rFonts w:ascii="Cambria" w:hAnsi="Cambria"/>
      <w:b/>
      <w:bCs/>
      <w:color w:val="365F91"/>
      <w:sz w:val="28"/>
      <w:szCs w:val="28"/>
      <w:lang w:val="nl-NL" w:eastAsia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04997"/>
    <w:pPr>
      <w:keepNext/>
      <w:keepLines/>
      <w:spacing w:before="200" w:line="276" w:lineRule="auto"/>
      <w:outlineLvl w:val="1"/>
    </w:pPr>
    <w:rPr>
      <w:rFonts w:ascii="Cambria" w:hAnsi="Cambria"/>
      <w:b/>
      <w:bCs/>
      <w:color w:val="4F81BD"/>
      <w:sz w:val="26"/>
      <w:szCs w:val="26"/>
      <w:lang w:val="nl-NL" w:eastAsia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04997"/>
    <w:pPr>
      <w:keepNext/>
      <w:keepLines/>
      <w:spacing w:before="200" w:line="276" w:lineRule="auto"/>
      <w:outlineLvl w:val="2"/>
    </w:pPr>
    <w:rPr>
      <w:rFonts w:ascii="Cambria" w:hAnsi="Cambria"/>
      <w:b/>
      <w:bCs/>
      <w:color w:val="4F81BD"/>
      <w:szCs w:val="20"/>
      <w:lang w:val="nl-NL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04997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404997"/>
    <w:rPr>
      <w:rFonts w:ascii="Cambria" w:eastAsia="Times New Roman" w:hAnsi="Cambria" w:cs="Times New Roman"/>
      <w:b/>
      <w:bCs/>
      <w:color w:val="4F81BD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404997"/>
    <w:rPr>
      <w:rFonts w:ascii="Cambria" w:eastAsia="Times New Roman" w:hAnsi="Cambria" w:cs="Times New Roman"/>
      <w:b/>
      <w:bCs/>
      <w:color w:val="4F81BD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04997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04997"/>
    <w:rPr>
      <w:rFonts w:ascii="Lucida Grande" w:eastAsia="Times New Roman" w:hAnsi="Lucida Grande" w:cs="Lucida Grande"/>
      <w:sz w:val="18"/>
      <w:szCs w:val="18"/>
      <w:lang w:val="en-GB" w:eastAsia="ja-JP"/>
    </w:rPr>
  </w:style>
  <w:style w:type="paragraph" w:styleId="Header">
    <w:name w:val="header"/>
    <w:basedOn w:val="Normal"/>
    <w:link w:val="HeaderChar"/>
    <w:uiPriority w:val="99"/>
    <w:unhideWhenUsed/>
    <w:rsid w:val="00404997"/>
    <w:pPr>
      <w:tabs>
        <w:tab w:val="center" w:pos="4536"/>
        <w:tab w:val="right" w:pos="9072"/>
      </w:tabs>
    </w:pPr>
    <w:rPr>
      <w:rFonts w:ascii="Calibri" w:eastAsia="Calibri" w:hAnsi="Calibri"/>
      <w:sz w:val="22"/>
      <w:szCs w:val="22"/>
      <w:lang w:val="nl-NL" w:eastAsia="en-US"/>
    </w:rPr>
  </w:style>
  <w:style w:type="character" w:customStyle="1" w:styleId="HeaderChar">
    <w:name w:val="Header Char"/>
    <w:basedOn w:val="DefaultParagraphFont"/>
    <w:link w:val="Header"/>
    <w:uiPriority w:val="99"/>
    <w:rsid w:val="00404997"/>
    <w:rPr>
      <w:rFonts w:ascii="Calibri" w:eastAsia="Calibri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404997"/>
    <w:pPr>
      <w:tabs>
        <w:tab w:val="center" w:pos="4536"/>
        <w:tab w:val="right" w:pos="9072"/>
      </w:tabs>
    </w:pPr>
    <w:rPr>
      <w:rFonts w:ascii="Calibri" w:eastAsia="Calibri" w:hAnsi="Calibri"/>
      <w:sz w:val="22"/>
      <w:szCs w:val="22"/>
      <w:lang w:val="nl-NL"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404997"/>
    <w:rPr>
      <w:rFonts w:ascii="Calibri" w:eastAsia="Calibri" w:hAnsi="Calibri" w:cs="Times New Roman"/>
    </w:rPr>
  </w:style>
  <w:style w:type="character" w:customStyle="1" w:styleId="Afflink">
    <w:name w:val="Aff link"/>
    <w:rsid w:val="00404997"/>
    <w:rPr>
      <w:rFonts w:ascii="Times New Roman" w:hAnsi="Times New Roman"/>
      <w:dstrike w:val="0"/>
      <w:color w:val="FF0000"/>
      <w:sz w:val="24"/>
      <w:vertAlign w:val="superscript"/>
    </w:rPr>
  </w:style>
  <w:style w:type="paragraph" w:customStyle="1" w:styleId="Affiliation">
    <w:name w:val="Affiliation"/>
    <w:basedOn w:val="Normal"/>
    <w:rsid w:val="00404997"/>
    <w:pPr>
      <w:spacing w:line="480" w:lineRule="auto"/>
      <w:jc w:val="center"/>
    </w:pPr>
    <w:rPr>
      <w:rFonts w:ascii="Times New Roman" w:hAnsi="Times New Roman"/>
      <w:sz w:val="22"/>
      <w:szCs w:val="20"/>
      <w:lang w:val="en-US" w:eastAsia="en-US"/>
    </w:rPr>
  </w:style>
  <w:style w:type="paragraph" w:styleId="NoSpacing">
    <w:name w:val="No Spacing"/>
    <w:uiPriority w:val="1"/>
    <w:qFormat/>
    <w:rsid w:val="00404997"/>
    <w:pPr>
      <w:spacing w:after="0" w:line="240" w:lineRule="auto"/>
    </w:pPr>
    <w:rPr>
      <w:rFonts w:ascii="Calibri" w:eastAsia="Calibri" w:hAnsi="Calibri" w:cs="Times New Roman"/>
    </w:rPr>
  </w:style>
  <w:style w:type="paragraph" w:styleId="ListParagraph">
    <w:name w:val="List Paragraph"/>
    <w:basedOn w:val="Normal"/>
    <w:uiPriority w:val="34"/>
    <w:qFormat/>
    <w:rsid w:val="00404997"/>
    <w:pPr>
      <w:spacing w:after="200" w:line="276" w:lineRule="auto"/>
      <w:ind w:left="720"/>
      <w:contextualSpacing/>
    </w:pPr>
    <w:rPr>
      <w:rFonts w:ascii="Calibri" w:eastAsia="Calibri" w:hAnsi="Calibri"/>
      <w:sz w:val="22"/>
      <w:szCs w:val="22"/>
      <w:lang w:val="nl-NL"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04997"/>
    <w:rPr>
      <w:rFonts w:ascii="Calibri" w:eastAsia="Calibri" w:hAnsi="Calibri" w:cs="Times New Roman"/>
      <w:sz w:val="20"/>
      <w:szCs w:val="20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04997"/>
    <w:pPr>
      <w:spacing w:after="200"/>
    </w:pPr>
    <w:rPr>
      <w:rFonts w:ascii="Calibri" w:eastAsia="Calibri" w:hAnsi="Calibri"/>
      <w:szCs w:val="20"/>
      <w:lang w:val="nl-NL" w:eastAsia="en-US"/>
    </w:rPr>
  </w:style>
  <w:style w:type="character" w:customStyle="1" w:styleId="CommentTextChar1">
    <w:name w:val="Comment Text Char1"/>
    <w:basedOn w:val="DefaultParagraphFont"/>
    <w:uiPriority w:val="99"/>
    <w:semiHidden/>
    <w:rsid w:val="00404997"/>
    <w:rPr>
      <w:rFonts w:ascii="Arial" w:eastAsia="Times New Roman" w:hAnsi="Arial" w:cs="Times New Roman"/>
      <w:sz w:val="20"/>
      <w:szCs w:val="20"/>
      <w:lang w:val="en-GB" w:eastAsia="ja-JP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04997"/>
    <w:rPr>
      <w:rFonts w:ascii="Calibri" w:eastAsia="Calibri" w:hAnsi="Calibri" w:cs="Times New Roman"/>
      <w:b/>
      <w:bCs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04997"/>
    <w:rPr>
      <w:b/>
      <w:bCs/>
    </w:rPr>
  </w:style>
  <w:style w:type="character" w:customStyle="1" w:styleId="CommentSubjectChar1">
    <w:name w:val="Comment Subject Char1"/>
    <w:basedOn w:val="CommentTextChar1"/>
    <w:uiPriority w:val="99"/>
    <w:semiHidden/>
    <w:rsid w:val="00404997"/>
    <w:rPr>
      <w:rFonts w:ascii="Arial" w:eastAsia="Times New Roman" w:hAnsi="Arial" w:cs="Times New Roman"/>
      <w:b/>
      <w:bCs/>
      <w:sz w:val="20"/>
      <w:szCs w:val="20"/>
      <w:lang w:val="en-GB" w:eastAsia="ja-JP"/>
    </w:rPr>
  </w:style>
  <w:style w:type="character" w:customStyle="1" w:styleId="titleseparator5">
    <w:name w:val="titleseparator5"/>
    <w:rsid w:val="00404997"/>
    <w:rPr>
      <w:vanish/>
      <w:webHidden w:val="0"/>
      <w:specVanish w:val="0"/>
    </w:rPr>
  </w:style>
  <w:style w:type="character" w:customStyle="1" w:styleId="subtitle7">
    <w:name w:val="subtitle7"/>
    <w:rsid w:val="00404997"/>
    <w:rPr>
      <w:vanish w:val="0"/>
      <w:webHidden w:val="0"/>
      <w:sz w:val="25"/>
      <w:szCs w:val="25"/>
      <w:specVanish w:val="0"/>
    </w:rPr>
  </w:style>
  <w:style w:type="character" w:customStyle="1" w:styleId="authornames">
    <w:name w:val="authornames"/>
    <w:basedOn w:val="DefaultParagraphFont"/>
    <w:rsid w:val="00404997"/>
  </w:style>
  <w:style w:type="character" w:styleId="Hyperlink">
    <w:name w:val="Hyperlink"/>
    <w:uiPriority w:val="99"/>
    <w:unhideWhenUsed/>
    <w:rsid w:val="00404997"/>
    <w:rPr>
      <w:color w:val="0000FF"/>
      <w:u w:val="single"/>
    </w:rPr>
  </w:style>
  <w:style w:type="paragraph" w:styleId="NormalWeb">
    <w:name w:val="Normal (Web)"/>
    <w:basedOn w:val="Normal"/>
    <w:uiPriority w:val="99"/>
    <w:unhideWhenUsed/>
    <w:rsid w:val="00404997"/>
    <w:pPr>
      <w:spacing w:before="100" w:beforeAutospacing="1" w:after="100" w:afterAutospacing="1"/>
    </w:pPr>
    <w:rPr>
      <w:rFonts w:ascii="Times New Roman" w:hAnsi="Times New Roman"/>
      <w:sz w:val="24"/>
      <w:lang w:val="nl-NL" w:eastAsia="nl-NL"/>
    </w:rPr>
  </w:style>
  <w:style w:type="character" w:customStyle="1" w:styleId="hps">
    <w:name w:val="hps"/>
    <w:basedOn w:val="DefaultParagraphFont"/>
    <w:rsid w:val="00404997"/>
  </w:style>
  <w:style w:type="character" w:customStyle="1" w:styleId="highlight">
    <w:name w:val="highlight"/>
    <w:basedOn w:val="DefaultParagraphFont"/>
    <w:rsid w:val="00404997"/>
  </w:style>
  <w:style w:type="character" w:customStyle="1" w:styleId="internalref">
    <w:name w:val="internalref"/>
    <w:basedOn w:val="DefaultParagraphFont"/>
    <w:rsid w:val="00404997"/>
  </w:style>
  <w:style w:type="character" w:customStyle="1" w:styleId="captionnumber">
    <w:name w:val="captionnumber"/>
    <w:basedOn w:val="DefaultParagraphFont"/>
    <w:rsid w:val="00404997"/>
  </w:style>
  <w:style w:type="paragraph" w:customStyle="1" w:styleId="Default">
    <w:name w:val="Default"/>
    <w:rsid w:val="00404997"/>
    <w:pPr>
      <w:autoSpaceDE w:val="0"/>
      <w:autoSpaceDN w:val="0"/>
      <w:adjustRightInd w:val="0"/>
      <w:spacing w:after="0" w:line="240" w:lineRule="auto"/>
    </w:pPr>
    <w:rPr>
      <w:rFonts w:ascii="Verdana" w:eastAsia="Calibri" w:hAnsi="Verdana" w:cs="Verdana"/>
      <w:color w:val="000000"/>
      <w:sz w:val="24"/>
      <w:szCs w:val="24"/>
      <w:lang w:eastAsia="nl-NL"/>
    </w:rPr>
  </w:style>
  <w:style w:type="character" w:styleId="CommentReference">
    <w:name w:val="annotation reference"/>
    <w:basedOn w:val="DefaultParagraphFont"/>
    <w:uiPriority w:val="99"/>
    <w:semiHidden/>
    <w:unhideWhenUsed/>
    <w:rsid w:val="00404997"/>
    <w:rPr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04997"/>
    <w:pPr>
      <w:spacing w:after="0" w:line="240" w:lineRule="auto"/>
    </w:pPr>
    <w:rPr>
      <w:rFonts w:ascii="Arial" w:eastAsia="Times New Roman" w:hAnsi="Arial" w:cs="Times New Roman"/>
      <w:sz w:val="20"/>
      <w:szCs w:val="24"/>
      <w:lang w:val="en-GB"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404997"/>
    <w:pPr>
      <w:keepNext/>
      <w:keepLines/>
      <w:spacing w:before="480" w:line="276" w:lineRule="auto"/>
      <w:outlineLvl w:val="0"/>
    </w:pPr>
    <w:rPr>
      <w:rFonts w:ascii="Cambria" w:hAnsi="Cambria"/>
      <w:b/>
      <w:bCs/>
      <w:color w:val="365F91"/>
      <w:sz w:val="28"/>
      <w:szCs w:val="28"/>
      <w:lang w:val="nl-NL" w:eastAsia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04997"/>
    <w:pPr>
      <w:keepNext/>
      <w:keepLines/>
      <w:spacing w:before="200" w:line="276" w:lineRule="auto"/>
      <w:outlineLvl w:val="1"/>
    </w:pPr>
    <w:rPr>
      <w:rFonts w:ascii="Cambria" w:hAnsi="Cambria"/>
      <w:b/>
      <w:bCs/>
      <w:color w:val="4F81BD"/>
      <w:sz w:val="26"/>
      <w:szCs w:val="26"/>
      <w:lang w:val="nl-NL" w:eastAsia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04997"/>
    <w:pPr>
      <w:keepNext/>
      <w:keepLines/>
      <w:spacing w:before="200" w:line="276" w:lineRule="auto"/>
      <w:outlineLvl w:val="2"/>
    </w:pPr>
    <w:rPr>
      <w:rFonts w:ascii="Cambria" w:hAnsi="Cambria"/>
      <w:b/>
      <w:bCs/>
      <w:color w:val="4F81BD"/>
      <w:szCs w:val="20"/>
      <w:lang w:val="nl-NL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04997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404997"/>
    <w:rPr>
      <w:rFonts w:ascii="Cambria" w:eastAsia="Times New Roman" w:hAnsi="Cambria" w:cs="Times New Roman"/>
      <w:b/>
      <w:bCs/>
      <w:color w:val="4F81BD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404997"/>
    <w:rPr>
      <w:rFonts w:ascii="Cambria" w:eastAsia="Times New Roman" w:hAnsi="Cambria" w:cs="Times New Roman"/>
      <w:b/>
      <w:bCs/>
      <w:color w:val="4F81BD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04997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04997"/>
    <w:rPr>
      <w:rFonts w:ascii="Lucida Grande" w:eastAsia="Times New Roman" w:hAnsi="Lucida Grande" w:cs="Lucida Grande"/>
      <w:sz w:val="18"/>
      <w:szCs w:val="18"/>
      <w:lang w:val="en-GB" w:eastAsia="ja-JP"/>
    </w:rPr>
  </w:style>
  <w:style w:type="paragraph" w:styleId="Header">
    <w:name w:val="header"/>
    <w:basedOn w:val="Normal"/>
    <w:link w:val="HeaderChar"/>
    <w:uiPriority w:val="99"/>
    <w:unhideWhenUsed/>
    <w:rsid w:val="00404997"/>
    <w:pPr>
      <w:tabs>
        <w:tab w:val="center" w:pos="4536"/>
        <w:tab w:val="right" w:pos="9072"/>
      </w:tabs>
    </w:pPr>
    <w:rPr>
      <w:rFonts w:ascii="Calibri" w:eastAsia="Calibri" w:hAnsi="Calibri"/>
      <w:sz w:val="22"/>
      <w:szCs w:val="22"/>
      <w:lang w:val="nl-NL" w:eastAsia="en-US"/>
    </w:rPr>
  </w:style>
  <w:style w:type="character" w:customStyle="1" w:styleId="HeaderChar">
    <w:name w:val="Header Char"/>
    <w:basedOn w:val="DefaultParagraphFont"/>
    <w:link w:val="Header"/>
    <w:uiPriority w:val="99"/>
    <w:rsid w:val="00404997"/>
    <w:rPr>
      <w:rFonts w:ascii="Calibri" w:eastAsia="Calibri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404997"/>
    <w:pPr>
      <w:tabs>
        <w:tab w:val="center" w:pos="4536"/>
        <w:tab w:val="right" w:pos="9072"/>
      </w:tabs>
    </w:pPr>
    <w:rPr>
      <w:rFonts w:ascii="Calibri" w:eastAsia="Calibri" w:hAnsi="Calibri"/>
      <w:sz w:val="22"/>
      <w:szCs w:val="22"/>
      <w:lang w:val="nl-NL"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404997"/>
    <w:rPr>
      <w:rFonts w:ascii="Calibri" w:eastAsia="Calibri" w:hAnsi="Calibri" w:cs="Times New Roman"/>
    </w:rPr>
  </w:style>
  <w:style w:type="character" w:customStyle="1" w:styleId="Afflink">
    <w:name w:val="Aff link"/>
    <w:rsid w:val="00404997"/>
    <w:rPr>
      <w:rFonts w:ascii="Times New Roman" w:hAnsi="Times New Roman"/>
      <w:dstrike w:val="0"/>
      <w:color w:val="FF0000"/>
      <w:sz w:val="24"/>
      <w:vertAlign w:val="superscript"/>
    </w:rPr>
  </w:style>
  <w:style w:type="paragraph" w:customStyle="1" w:styleId="Affiliation">
    <w:name w:val="Affiliation"/>
    <w:basedOn w:val="Normal"/>
    <w:rsid w:val="00404997"/>
    <w:pPr>
      <w:spacing w:line="480" w:lineRule="auto"/>
      <w:jc w:val="center"/>
    </w:pPr>
    <w:rPr>
      <w:rFonts w:ascii="Times New Roman" w:hAnsi="Times New Roman"/>
      <w:sz w:val="22"/>
      <w:szCs w:val="20"/>
      <w:lang w:val="en-US" w:eastAsia="en-US"/>
    </w:rPr>
  </w:style>
  <w:style w:type="paragraph" w:styleId="NoSpacing">
    <w:name w:val="No Spacing"/>
    <w:uiPriority w:val="1"/>
    <w:qFormat/>
    <w:rsid w:val="00404997"/>
    <w:pPr>
      <w:spacing w:after="0" w:line="240" w:lineRule="auto"/>
    </w:pPr>
    <w:rPr>
      <w:rFonts w:ascii="Calibri" w:eastAsia="Calibri" w:hAnsi="Calibri" w:cs="Times New Roman"/>
    </w:rPr>
  </w:style>
  <w:style w:type="paragraph" w:styleId="ListParagraph">
    <w:name w:val="List Paragraph"/>
    <w:basedOn w:val="Normal"/>
    <w:uiPriority w:val="34"/>
    <w:qFormat/>
    <w:rsid w:val="00404997"/>
    <w:pPr>
      <w:spacing w:after="200" w:line="276" w:lineRule="auto"/>
      <w:ind w:left="720"/>
      <w:contextualSpacing/>
    </w:pPr>
    <w:rPr>
      <w:rFonts w:ascii="Calibri" w:eastAsia="Calibri" w:hAnsi="Calibri"/>
      <w:sz w:val="22"/>
      <w:szCs w:val="22"/>
      <w:lang w:val="nl-NL"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04997"/>
    <w:rPr>
      <w:rFonts w:ascii="Calibri" w:eastAsia="Calibri" w:hAnsi="Calibri" w:cs="Times New Roman"/>
      <w:sz w:val="20"/>
      <w:szCs w:val="20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04997"/>
    <w:pPr>
      <w:spacing w:after="200"/>
    </w:pPr>
    <w:rPr>
      <w:rFonts w:ascii="Calibri" w:eastAsia="Calibri" w:hAnsi="Calibri"/>
      <w:szCs w:val="20"/>
      <w:lang w:val="nl-NL" w:eastAsia="en-US"/>
    </w:rPr>
  </w:style>
  <w:style w:type="character" w:customStyle="1" w:styleId="CommentTextChar1">
    <w:name w:val="Comment Text Char1"/>
    <w:basedOn w:val="DefaultParagraphFont"/>
    <w:uiPriority w:val="99"/>
    <w:semiHidden/>
    <w:rsid w:val="00404997"/>
    <w:rPr>
      <w:rFonts w:ascii="Arial" w:eastAsia="Times New Roman" w:hAnsi="Arial" w:cs="Times New Roman"/>
      <w:sz w:val="20"/>
      <w:szCs w:val="20"/>
      <w:lang w:val="en-GB" w:eastAsia="ja-JP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04997"/>
    <w:rPr>
      <w:rFonts w:ascii="Calibri" w:eastAsia="Calibri" w:hAnsi="Calibri" w:cs="Times New Roman"/>
      <w:b/>
      <w:bCs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04997"/>
    <w:rPr>
      <w:b/>
      <w:bCs/>
    </w:rPr>
  </w:style>
  <w:style w:type="character" w:customStyle="1" w:styleId="CommentSubjectChar1">
    <w:name w:val="Comment Subject Char1"/>
    <w:basedOn w:val="CommentTextChar1"/>
    <w:uiPriority w:val="99"/>
    <w:semiHidden/>
    <w:rsid w:val="00404997"/>
    <w:rPr>
      <w:rFonts w:ascii="Arial" w:eastAsia="Times New Roman" w:hAnsi="Arial" w:cs="Times New Roman"/>
      <w:b/>
      <w:bCs/>
      <w:sz w:val="20"/>
      <w:szCs w:val="20"/>
      <w:lang w:val="en-GB" w:eastAsia="ja-JP"/>
    </w:rPr>
  </w:style>
  <w:style w:type="character" w:customStyle="1" w:styleId="titleseparator5">
    <w:name w:val="titleseparator5"/>
    <w:rsid w:val="00404997"/>
    <w:rPr>
      <w:vanish/>
      <w:webHidden w:val="0"/>
      <w:specVanish w:val="0"/>
    </w:rPr>
  </w:style>
  <w:style w:type="character" w:customStyle="1" w:styleId="subtitle7">
    <w:name w:val="subtitle7"/>
    <w:rsid w:val="00404997"/>
    <w:rPr>
      <w:vanish w:val="0"/>
      <w:webHidden w:val="0"/>
      <w:sz w:val="25"/>
      <w:szCs w:val="25"/>
      <w:specVanish w:val="0"/>
    </w:rPr>
  </w:style>
  <w:style w:type="character" w:customStyle="1" w:styleId="authornames">
    <w:name w:val="authornames"/>
    <w:basedOn w:val="DefaultParagraphFont"/>
    <w:rsid w:val="00404997"/>
  </w:style>
  <w:style w:type="character" w:styleId="Hyperlink">
    <w:name w:val="Hyperlink"/>
    <w:uiPriority w:val="99"/>
    <w:unhideWhenUsed/>
    <w:rsid w:val="00404997"/>
    <w:rPr>
      <w:color w:val="0000FF"/>
      <w:u w:val="single"/>
    </w:rPr>
  </w:style>
  <w:style w:type="paragraph" w:styleId="NormalWeb">
    <w:name w:val="Normal (Web)"/>
    <w:basedOn w:val="Normal"/>
    <w:uiPriority w:val="99"/>
    <w:unhideWhenUsed/>
    <w:rsid w:val="00404997"/>
    <w:pPr>
      <w:spacing w:before="100" w:beforeAutospacing="1" w:after="100" w:afterAutospacing="1"/>
    </w:pPr>
    <w:rPr>
      <w:rFonts w:ascii="Times New Roman" w:hAnsi="Times New Roman"/>
      <w:sz w:val="24"/>
      <w:lang w:val="nl-NL" w:eastAsia="nl-NL"/>
    </w:rPr>
  </w:style>
  <w:style w:type="character" w:customStyle="1" w:styleId="hps">
    <w:name w:val="hps"/>
    <w:basedOn w:val="DefaultParagraphFont"/>
    <w:rsid w:val="00404997"/>
  </w:style>
  <w:style w:type="character" w:customStyle="1" w:styleId="highlight">
    <w:name w:val="highlight"/>
    <w:basedOn w:val="DefaultParagraphFont"/>
    <w:rsid w:val="00404997"/>
  </w:style>
  <w:style w:type="character" w:customStyle="1" w:styleId="internalref">
    <w:name w:val="internalref"/>
    <w:basedOn w:val="DefaultParagraphFont"/>
    <w:rsid w:val="00404997"/>
  </w:style>
  <w:style w:type="character" w:customStyle="1" w:styleId="captionnumber">
    <w:name w:val="captionnumber"/>
    <w:basedOn w:val="DefaultParagraphFont"/>
    <w:rsid w:val="00404997"/>
  </w:style>
  <w:style w:type="paragraph" w:customStyle="1" w:styleId="Default">
    <w:name w:val="Default"/>
    <w:rsid w:val="00404997"/>
    <w:pPr>
      <w:autoSpaceDE w:val="0"/>
      <w:autoSpaceDN w:val="0"/>
      <w:adjustRightInd w:val="0"/>
      <w:spacing w:after="0" w:line="240" w:lineRule="auto"/>
    </w:pPr>
    <w:rPr>
      <w:rFonts w:ascii="Verdana" w:eastAsia="Calibri" w:hAnsi="Verdana" w:cs="Verdana"/>
      <w:color w:val="000000"/>
      <w:sz w:val="24"/>
      <w:szCs w:val="24"/>
      <w:lang w:eastAsia="nl-NL"/>
    </w:rPr>
  </w:style>
  <w:style w:type="character" w:styleId="CommentReference">
    <w:name w:val="annotation reference"/>
    <w:basedOn w:val="DefaultParagraphFont"/>
    <w:uiPriority w:val="99"/>
    <w:semiHidden/>
    <w:unhideWhenUsed/>
    <w:rsid w:val="00404997"/>
    <w:rPr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517</Words>
  <Characters>2844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5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2</cp:revision>
  <dcterms:created xsi:type="dcterms:W3CDTF">2014-11-20T20:22:00Z</dcterms:created>
  <dcterms:modified xsi:type="dcterms:W3CDTF">2014-11-20T20:22:00Z</dcterms:modified>
</cp:coreProperties>
</file>